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A4C0F4" w14:textId="49866C67" w:rsidR="00C32076" w:rsidRPr="00C32076" w:rsidRDefault="00C32076" w:rsidP="00C32076">
      <w:pPr>
        <w:spacing w:line="240" w:lineRule="auto"/>
        <w:rPr>
          <w:rFonts w:eastAsia="Times New Roman"/>
        </w:rPr>
      </w:pPr>
      <w:r w:rsidRPr="00C32076">
        <w:rPr>
          <w:rFonts w:eastAsia="Times New Roman"/>
          <w:b/>
          <w:bCs/>
          <w:noProof/>
          <w:color w:val="000000"/>
          <w:sz w:val="22"/>
          <w:szCs w:val="22"/>
          <w:bdr w:val="none" w:sz="0" w:space="0" w:color="auto" w:frame="1"/>
        </w:rPr>
        <w:drawing>
          <wp:inline distT="0" distB="0" distL="0" distR="0" wp14:anchorId="1DD8C25A" wp14:editId="7AB9EB57">
            <wp:extent cx="5734050" cy="1019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1019175"/>
                    </a:xfrm>
                    <a:prstGeom prst="rect">
                      <a:avLst/>
                    </a:prstGeom>
                    <a:noFill/>
                    <a:ln>
                      <a:noFill/>
                    </a:ln>
                  </pic:spPr>
                </pic:pic>
              </a:graphicData>
            </a:graphic>
          </wp:inline>
        </w:drawing>
      </w:r>
    </w:p>
    <w:p w14:paraId="0E8B0458" w14:textId="77777777" w:rsidR="00C32076" w:rsidRPr="00C32076" w:rsidRDefault="00C32076" w:rsidP="00C32076">
      <w:pPr>
        <w:spacing w:after="0" w:line="240" w:lineRule="auto"/>
        <w:rPr>
          <w:rFonts w:eastAsia="Times New Roman"/>
        </w:rPr>
      </w:pPr>
    </w:p>
    <w:p w14:paraId="06326430" w14:textId="77777777" w:rsidR="00C32076" w:rsidRPr="00C32076" w:rsidRDefault="00C32076" w:rsidP="00C32076">
      <w:pPr>
        <w:spacing w:before="240" w:after="240" w:line="240" w:lineRule="auto"/>
        <w:jc w:val="center"/>
        <w:rPr>
          <w:rFonts w:eastAsia="Times New Roman"/>
        </w:rPr>
      </w:pPr>
      <w:r w:rsidRPr="00C32076">
        <w:rPr>
          <w:rFonts w:eastAsia="Times New Roman"/>
          <w:b/>
          <w:bCs/>
          <w:color w:val="000000"/>
          <w:sz w:val="60"/>
          <w:szCs w:val="60"/>
        </w:rPr>
        <w:t>CDS506 Research, Consultancy and Professional Skills</w:t>
      </w:r>
    </w:p>
    <w:p w14:paraId="563A2C19" w14:textId="77777777" w:rsidR="00C32076" w:rsidRPr="00C32076" w:rsidRDefault="00C32076" w:rsidP="00C32076">
      <w:pPr>
        <w:spacing w:before="240" w:line="240" w:lineRule="auto"/>
        <w:jc w:val="center"/>
        <w:rPr>
          <w:rFonts w:eastAsia="Times New Roman"/>
        </w:rPr>
      </w:pPr>
      <w:r w:rsidRPr="00C32076">
        <w:rPr>
          <w:rFonts w:eastAsia="Times New Roman"/>
          <w:b/>
          <w:bCs/>
          <w:color w:val="000000"/>
          <w:sz w:val="48"/>
          <w:szCs w:val="48"/>
        </w:rPr>
        <w:t> </w:t>
      </w:r>
    </w:p>
    <w:p w14:paraId="10BAB0CC" w14:textId="77777777" w:rsidR="00C32076" w:rsidRPr="00C32076" w:rsidRDefault="00C32076" w:rsidP="00C32076">
      <w:pPr>
        <w:spacing w:before="240" w:line="240" w:lineRule="auto"/>
        <w:jc w:val="center"/>
        <w:rPr>
          <w:rFonts w:eastAsia="Times New Roman"/>
        </w:rPr>
      </w:pPr>
      <w:r w:rsidRPr="00C32076">
        <w:rPr>
          <w:rFonts w:eastAsia="Times New Roman"/>
          <w:b/>
          <w:bCs/>
          <w:color w:val="000000"/>
          <w:sz w:val="48"/>
          <w:szCs w:val="48"/>
        </w:rPr>
        <w:t>Semester 2, 2019/2020</w:t>
      </w:r>
    </w:p>
    <w:p w14:paraId="651D434C" w14:textId="77777777" w:rsidR="00C32076" w:rsidRPr="00C32076" w:rsidRDefault="00C32076" w:rsidP="00C32076">
      <w:pPr>
        <w:spacing w:before="240" w:line="240" w:lineRule="auto"/>
        <w:jc w:val="center"/>
        <w:rPr>
          <w:rFonts w:eastAsia="Times New Roman"/>
        </w:rPr>
      </w:pPr>
      <w:r w:rsidRPr="00C32076">
        <w:rPr>
          <w:rFonts w:eastAsia="Times New Roman"/>
          <w:b/>
          <w:bCs/>
          <w:color w:val="000000"/>
          <w:sz w:val="48"/>
          <w:szCs w:val="48"/>
        </w:rPr>
        <w:t> </w:t>
      </w:r>
    </w:p>
    <w:p w14:paraId="2EAB9580" w14:textId="4C781F74" w:rsidR="00C32076" w:rsidRPr="00C32076" w:rsidRDefault="00C32076" w:rsidP="00C32076">
      <w:pPr>
        <w:spacing w:before="240" w:line="240" w:lineRule="auto"/>
        <w:jc w:val="center"/>
        <w:rPr>
          <w:rFonts w:eastAsia="Times New Roman"/>
        </w:rPr>
      </w:pPr>
      <w:r>
        <w:rPr>
          <w:rFonts w:eastAsia="Times New Roman"/>
          <w:b/>
          <w:bCs/>
          <w:color w:val="000000"/>
          <w:sz w:val="48"/>
          <w:szCs w:val="48"/>
        </w:rPr>
        <w:t>Consultancy Project Proposal</w:t>
      </w:r>
    </w:p>
    <w:p w14:paraId="07930FA4" w14:textId="77777777" w:rsidR="00C32076" w:rsidRPr="00C32076" w:rsidRDefault="00C32076" w:rsidP="00C32076">
      <w:pPr>
        <w:spacing w:after="240" w:line="240" w:lineRule="auto"/>
        <w:rPr>
          <w:rFonts w:eastAsia="Times New Roman"/>
        </w:rPr>
      </w:pPr>
    </w:p>
    <w:p w14:paraId="0B492B06" w14:textId="43A20B3E" w:rsidR="00C32076" w:rsidRPr="00A2779D" w:rsidRDefault="00C32076" w:rsidP="00C32076">
      <w:pPr>
        <w:pStyle w:val="Title"/>
      </w:pPr>
      <w:r w:rsidRPr="00A2779D">
        <w:t xml:space="preserve">Mining social media data to understand pattern of social media </w:t>
      </w:r>
      <w:r w:rsidRPr="00AA4DA8">
        <w:t>postings</w:t>
      </w:r>
      <w:r w:rsidRPr="00A2779D">
        <w:t xml:space="preserve"> regarding blood donation in Malaysia</w:t>
      </w:r>
    </w:p>
    <w:p w14:paraId="2FCBCCA3" w14:textId="7FDE394D" w:rsidR="00C32076" w:rsidRDefault="00C32076" w:rsidP="00C32076">
      <w:pPr>
        <w:spacing w:after="0" w:line="240" w:lineRule="auto"/>
        <w:jc w:val="center"/>
        <w:rPr>
          <w:rFonts w:eastAsia="Times New Roman"/>
          <w:b/>
          <w:bCs/>
          <w:color w:val="000000"/>
          <w:sz w:val="28"/>
          <w:szCs w:val="28"/>
        </w:rPr>
      </w:pPr>
    </w:p>
    <w:p w14:paraId="40FA193B" w14:textId="55A6B14B" w:rsidR="00C32076" w:rsidRDefault="00C32076" w:rsidP="00C32076">
      <w:pPr>
        <w:spacing w:after="0" w:line="240" w:lineRule="auto"/>
        <w:jc w:val="center"/>
        <w:rPr>
          <w:rFonts w:eastAsia="Times New Roman"/>
          <w:sz w:val="28"/>
          <w:szCs w:val="28"/>
        </w:rPr>
      </w:pPr>
    </w:p>
    <w:p w14:paraId="76EC614F" w14:textId="655E1672" w:rsidR="00C32076" w:rsidRDefault="00C32076" w:rsidP="00C32076">
      <w:pPr>
        <w:spacing w:after="0" w:line="240" w:lineRule="auto"/>
        <w:jc w:val="center"/>
        <w:rPr>
          <w:rFonts w:eastAsia="Times New Roman"/>
          <w:sz w:val="28"/>
          <w:szCs w:val="28"/>
        </w:rPr>
      </w:pPr>
    </w:p>
    <w:p w14:paraId="65901244" w14:textId="6319A865" w:rsidR="00C32076" w:rsidRDefault="00C32076" w:rsidP="00C32076">
      <w:pPr>
        <w:spacing w:after="0" w:line="240" w:lineRule="auto"/>
        <w:jc w:val="center"/>
        <w:rPr>
          <w:rFonts w:eastAsia="Times New Roman"/>
          <w:sz w:val="28"/>
          <w:szCs w:val="28"/>
        </w:rPr>
      </w:pPr>
    </w:p>
    <w:p w14:paraId="1D90EE67" w14:textId="5C16B55D" w:rsidR="00C32076" w:rsidRDefault="00C32076" w:rsidP="00C32076">
      <w:pPr>
        <w:spacing w:after="0" w:line="240" w:lineRule="auto"/>
        <w:rPr>
          <w:rFonts w:eastAsia="Times New Roman"/>
          <w:sz w:val="28"/>
          <w:szCs w:val="28"/>
        </w:rPr>
      </w:pPr>
    </w:p>
    <w:p w14:paraId="6E38A9B8" w14:textId="77777777" w:rsidR="00C32076" w:rsidRPr="00C32076" w:rsidRDefault="00C32076" w:rsidP="00C32076">
      <w:pPr>
        <w:spacing w:after="0" w:line="240" w:lineRule="auto"/>
        <w:jc w:val="center"/>
        <w:rPr>
          <w:rFonts w:eastAsia="Times New Roman"/>
        </w:rPr>
      </w:pPr>
    </w:p>
    <w:tbl>
      <w:tblPr>
        <w:tblW w:w="9312" w:type="dxa"/>
        <w:tblCellMar>
          <w:top w:w="15" w:type="dxa"/>
          <w:left w:w="15" w:type="dxa"/>
          <w:bottom w:w="15" w:type="dxa"/>
          <w:right w:w="15" w:type="dxa"/>
        </w:tblCellMar>
        <w:tblLook w:val="04A0" w:firstRow="1" w:lastRow="0" w:firstColumn="1" w:lastColumn="0" w:noHBand="0" w:noVBand="1"/>
      </w:tblPr>
      <w:tblGrid>
        <w:gridCol w:w="2177"/>
        <w:gridCol w:w="2534"/>
        <w:gridCol w:w="4601"/>
      </w:tblGrid>
      <w:tr w:rsidR="00C32076" w:rsidRPr="00C32076" w14:paraId="221379A4" w14:textId="77777777" w:rsidTr="00C32076">
        <w:trPr>
          <w:trHeight w:val="45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8765CB0" w14:textId="4009EC90" w:rsidR="00C32076" w:rsidRPr="00C32076" w:rsidRDefault="00C32076" w:rsidP="00C32076">
            <w:pPr>
              <w:spacing w:after="0" w:line="240" w:lineRule="auto"/>
              <w:rPr>
                <w:rFonts w:eastAsia="Times New Roman"/>
              </w:rPr>
            </w:pPr>
            <w:r w:rsidRPr="00C32076">
              <w:rPr>
                <w:rFonts w:eastAsia="Times New Roman"/>
                <w:b/>
                <w:bCs/>
                <w:color w:val="000000"/>
              </w:rPr>
              <w:t>Auth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FCE8CC0" w14:textId="77777777" w:rsidR="00C32076" w:rsidRPr="00C32076" w:rsidRDefault="00C32076" w:rsidP="00C32076">
            <w:pPr>
              <w:spacing w:after="0" w:line="240" w:lineRule="auto"/>
              <w:rPr>
                <w:rFonts w:eastAsia="Times New Roman"/>
              </w:rPr>
            </w:pPr>
            <w:r w:rsidRPr="00C32076">
              <w:rPr>
                <w:rFonts w:eastAsia="Times New Roman"/>
                <w:b/>
                <w:bCs/>
                <w:color w:val="000000"/>
              </w:rPr>
              <w:t>Matric 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FA8029" w14:textId="77777777" w:rsidR="00C32076" w:rsidRPr="00C32076" w:rsidRDefault="00C32076" w:rsidP="00C32076">
            <w:pPr>
              <w:spacing w:after="0" w:line="240" w:lineRule="auto"/>
              <w:rPr>
                <w:rFonts w:eastAsia="Times New Roman"/>
              </w:rPr>
            </w:pPr>
            <w:r w:rsidRPr="00C32076">
              <w:rPr>
                <w:rFonts w:eastAsia="Times New Roman"/>
                <w:b/>
                <w:bCs/>
                <w:color w:val="000000"/>
              </w:rPr>
              <w:t>Email Address</w:t>
            </w:r>
          </w:p>
        </w:tc>
      </w:tr>
      <w:tr w:rsidR="00C32076" w:rsidRPr="00C32076" w14:paraId="29EB0E68" w14:textId="77777777" w:rsidTr="00C32076">
        <w:trPr>
          <w:trHeight w:val="88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189369" w14:textId="77777777" w:rsidR="00C32076" w:rsidRPr="00C32076" w:rsidRDefault="00C32076" w:rsidP="00C32076">
            <w:pPr>
              <w:spacing w:before="240" w:after="0" w:line="240" w:lineRule="auto"/>
              <w:rPr>
                <w:rFonts w:eastAsia="Times New Roman"/>
              </w:rPr>
            </w:pPr>
            <w:r w:rsidRPr="00C32076">
              <w:rPr>
                <w:rFonts w:ascii="Calibri" w:eastAsia="Times New Roman" w:hAnsi="Calibri"/>
                <w:b/>
                <w:bCs/>
                <w:color w:val="000000"/>
              </w:rPr>
              <w:t>Chin Yi Xia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DC1E1A" w14:textId="77777777" w:rsidR="00C32076" w:rsidRPr="00C32076" w:rsidRDefault="00C32076" w:rsidP="00C32076">
            <w:pPr>
              <w:spacing w:before="240" w:after="0" w:line="240" w:lineRule="auto"/>
              <w:rPr>
                <w:rFonts w:eastAsia="Times New Roman"/>
              </w:rPr>
            </w:pPr>
            <w:r w:rsidRPr="00C32076">
              <w:rPr>
                <w:rFonts w:ascii="Calibri" w:eastAsia="Times New Roman" w:hAnsi="Calibri"/>
                <w:b/>
                <w:bCs/>
                <w:color w:val="000000"/>
              </w:rPr>
              <w:t>P-COM0109/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7BA80F" w14:textId="77777777" w:rsidR="00C32076" w:rsidRPr="00C32076" w:rsidRDefault="00C32076" w:rsidP="00C32076">
            <w:pPr>
              <w:spacing w:before="240" w:after="0" w:line="240" w:lineRule="auto"/>
              <w:rPr>
                <w:rFonts w:eastAsia="Times New Roman"/>
              </w:rPr>
            </w:pPr>
            <w:r w:rsidRPr="00C32076">
              <w:rPr>
                <w:rFonts w:ascii="Calibri" w:eastAsia="Times New Roman" w:hAnsi="Calibri"/>
                <w:b/>
                <w:bCs/>
                <w:color w:val="000000"/>
              </w:rPr>
              <w:t>chinyixiang@student.usm.my</w:t>
            </w:r>
          </w:p>
        </w:tc>
      </w:tr>
    </w:tbl>
    <w:p w14:paraId="2A7B5B74" w14:textId="465F2A8C" w:rsidR="00C32076" w:rsidRDefault="00C32076">
      <w:pPr>
        <w:rPr>
          <w:rFonts w:asciiTheme="majorHAnsi" w:eastAsiaTheme="majorEastAsia" w:hAnsiTheme="majorHAnsi" w:cstheme="majorBidi"/>
          <w:color w:val="2F5496" w:themeColor="accent1" w:themeShade="BF"/>
          <w:sz w:val="32"/>
          <w:szCs w:val="32"/>
          <w:lang w:eastAsia="en-US"/>
        </w:rPr>
      </w:pPr>
      <w:r>
        <w:br w:type="page"/>
      </w:r>
    </w:p>
    <w:sdt>
      <w:sdtPr>
        <w:rPr>
          <w:rFonts w:ascii="Times New Roman" w:eastAsiaTheme="minorEastAsia" w:hAnsi="Times New Roman" w:cs="Times New Roman"/>
          <w:color w:val="auto"/>
          <w:sz w:val="24"/>
          <w:szCs w:val="24"/>
          <w:lang w:eastAsia="zh-CN"/>
        </w:rPr>
        <w:id w:val="507562625"/>
        <w:docPartObj>
          <w:docPartGallery w:val="Table of Contents"/>
          <w:docPartUnique/>
        </w:docPartObj>
      </w:sdtPr>
      <w:sdtEndPr>
        <w:rPr>
          <w:b/>
          <w:bCs/>
          <w:noProof/>
        </w:rPr>
      </w:sdtEndPr>
      <w:sdtContent>
        <w:p w14:paraId="1B7AC709" w14:textId="59624845" w:rsidR="00C32076" w:rsidRDefault="00C32076">
          <w:pPr>
            <w:pStyle w:val="TOCHeading"/>
          </w:pPr>
          <w:r>
            <w:t>Table of Contents</w:t>
          </w:r>
        </w:p>
        <w:p w14:paraId="795D1FAF" w14:textId="7928D673" w:rsidR="00FD110E" w:rsidRDefault="00C32076">
          <w:pPr>
            <w:pStyle w:val="TOC1"/>
            <w:tabs>
              <w:tab w:val="right" w:leader="dot" w:pos="9350"/>
            </w:tabs>
            <w:rPr>
              <w:rFonts w:asciiTheme="minorHAnsi" w:hAnsiTheme="minorHAnsi" w:cstheme="minorBidi"/>
              <w:noProof/>
              <w:sz w:val="22"/>
              <w:szCs w:val="22"/>
            </w:rPr>
          </w:pPr>
          <w:r>
            <w:fldChar w:fldCharType="begin"/>
          </w:r>
          <w:r>
            <w:instrText xml:space="preserve"> TOC \o "1-3" \h \z \u </w:instrText>
          </w:r>
          <w:r>
            <w:fldChar w:fldCharType="separate"/>
          </w:r>
          <w:hyperlink w:anchor="_Toc44072664" w:history="1">
            <w:r w:rsidR="00FD110E" w:rsidRPr="00F63BC5">
              <w:rPr>
                <w:rStyle w:val="Hyperlink"/>
                <w:noProof/>
              </w:rPr>
              <w:t>I) Abstract</w:t>
            </w:r>
            <w:r w:rsidR="00FD110E">
              <w:rPr>
                <w:noProof/>
                <w:webHidden/>
              </w:rPr>
              <w:tab/>
            </w:r>
            <w:r w:rsidR="00FD110E">
              <w:rPr>
                <w:noProof/>
                <w:webHidden/>
              </w:rPr>
              <w:fldChar w:fldCharType="begin"/>
            </w:r>
            <w:r w:rsidR="00FD110E">
              <w:rPr>
                <w:noProof/>
                <w:webHidden/>
              </w:rPr>
              <w:instrText xml:space="preserve"> PAGEREF _Toc44072664 \h </w:instrText>
            </w:r>
            <w:r w:rsidR="00FD110E">
              <w:rPr>
                <w:noProof/>
                <w:webHidden/>
              </w:rPr>
            </w:r>
            <w:r w:rsidR="00FD110E">
              <w:rPr>
                <w:noProof/>
                <w:webHidden/>
              </w:rPr>
              <w:fldChar w:fldCharType="separate"/>
            </w:r>
            <w:r w:rsidR="009747DD">
              <w:rPr>
                <w:noProof/>
                <w:webHidden/>
              </w:rPr>
              <w:t>1</w:t>
            </w:r>
            <w:r w:rsidR="00FD110E">
              <w:rPr>
                <w:noProof/>
                <w:webHidden/>
              </w:rPr>
              <w:fldChar w:fldCharType="end"/>
            </w:r>
          </w:hyperlink>
        </w:p>
        <w:p w14:paraId="049583AD" w14:textId="5AB9598B" w:rsidR="00FD110E" w:rsidRDefault="000E191F">
          <w:pPr>
            <w:pStyle w:val="TOC1"/>
            <w:tabs>
              <w:tab w:val="right" w:leader="dot" w:pos="9350"/>
            </w:tabs>
            <w:rPr>
              <w:rFonts w:asciiTheme="minorHAnsi" w:hAnsiTheme="minorHAnsi" w:cstheme="minorBidi"/>
              <w:noProof/>
              <w:sz w:val="22"/>
              <w:szCs w:val="22"/>
            </w:rPr>
          </w:pPr>
          <w:hyperlink w:anchor="_Toc44072665" w:history="1">
            <w:r w:rsidR="00FD110E" w:rsidRPr="00F63BC5">
              <w:rPr>
                <w:rStyle w:val="Hyperlink"/>
                <w:noProof/>
              </w:rPr>
              <w:t>II) Background of Selected Company</w:t>
            </w:r>
            <w:r w:rsidR="00FD110E">
              <w:rPr>
                <w:noProof/>
                <w:webHidden/>
              </w:rPr>
              <w:tab/>
            </w:r>
            <w:r w:rsidR="00FD110E">
              <w:rPr>
                <w:noProof/>
                <w:webHidden/>
              </w:rPr>
              <w:fldChar w:fldCharType="begin"/>
            </w:r>
            <w:r w:rsidR="00FD110E">
              <w:rPr>
                <w:noProof/>
                <w:webHidden/>
              </w:rPr>
              <w:instrText xml:space="preserve"> PAGEREF _Toc44072665 \h </w:instrText>
            </w:r>
            <w:r w:rsidR="00FD110E">
              <w:rPr>
                <w:noProof/>
                <w:webHidden/>
              </w:rPr>
            </w:r>
            <w:r w:rsidR="00FD110E">
              <w:rPr>
                <w:noProof/>
                <w:webHidden/>
              </w:rPr>
              <w:fldChar w:fldCharType="separate"/>
            </w:r>
            <w:r w:rsidR="009747DD">
              <w:rPr>
                <w:noProof/>
                <w:webHidden/>
              </w:rPr>
              <w:t>1</w:t>
            </w:r>
            <w:r w:rsidR="00FD110E">
              <w:rPr>
                <w:noProof/>
                <w:webHidden/>
              </w:rPr>
              <w:fldChar w:fldCharType="end"/>
            </w:r>
          </w:hyperlink>
        </w:p>
        <w:p w14:paraId="76E92424" w14:textId="72F7E2C9" w:rsidR="00FD110E" w:rsidRDefault="000E191F">
          <w:pPr>
            <w:pStyle w:val="TOC1"/>
            <w:tabs>
              <w:tab w:val="right" w:leader="dot" w:pos="9350"/>
            </w:tabs>
            <w:rPr>
              <w:rFonts w:asciiTheme="minorHAnsi" w:hAnsiTheme="minorHAnsi" w:cstheme="minorBidi"/>
              <w:noProof/>
              <w:sz w:val="22"/>
              <w:szCs w:val="22"/>
            </w:rPr>
          </w:pPr>
          <w:hyperlink w:anchor="_Toc44072666" w:history="1">
            <w:r w:rsidR="00FD110E" w:rsidRPr="00F63BC5">
              <w:rPr>
                <w:rStyle w:val="Hyperlink"/>
                <w:noProof/>
              </w:rPr>
              <w:t>III) Introduction</w:t>
            </w:r>
            <w:r w:rsidR="00FD110E">
              <w:rPr>
                <w:noProof/>
                <w:webHidden/>
              </w:rPr>
              <w:tab/>
            </w:r>
            <w:r w:rsidR="00FD110E">
              <w:rPr>
                <w:noProof/>
                <w:webHidden/>
              </w:rPr>
              <w:fldChar w:fldCharType="begin"/>
            </w:r>
            <w:r w:rsidR="00FD110E">
              <w:rPr>
                <w:noProof/>
                <w:webHidden/>
              </w:rPr>
              <w:instrText xml:space="preserve"> PAGEREF _Toc44072666 \h </w:instrText>
            </w:r>
            <w:r w:rsidR="00FD110E">
              <w:rPr>
                <w:noProof/>
                <w:webHidden/>
              </w:rPr>
            </w:r>
            <w:r w:rsidR="00FD110E">
              <w:rPr>
                <w:noProof/>
                <w:webHidden/>
              </w:rPr>
              <w:fldChar w:fldCharType="separate"/>
            </w:r>
            <w:r w:rsidR="009747DD">
              <w:rPr>
                <w:noProof/>
                <w:webHidden/>
              </w:rPr>
              <w:t>1</w:t>
            </w:r>
            <w:r w:rsidR="00FD110E">
              <w:rPr>
                <w:noProof/>
                <w:webHidden/>
              </w:rPr>
              <w:fldChar w:fldCharType="end"/>
            </w:r>
          </w:hyperlink>
        </w:p>
        <w:p w14:paraId="691C5DEE" w14:textId="43D71CD6" w:rsidR="00FD110E" w:rsidRDefault="000E191F">
          <w:pPr>
            <w:pStyle w:val="TOC2"/>
            <w:tabs>
              <w:tab w:val="right" w:leader="dot" w:pos="9350"/>
            </w:tabs>
            <w:rPr>
              <w:rFonts w:asciiTheme="minorHAnsi" w:hAnsiTheme="minorHAnsi" w:cstheme="minorBidi"/>
              <w:noProof/>
              <w:sz w:val="22"/>
              <w:szCs w:val="22"/>
            </w:rPr>
          </w:pPr>
          <w:hyperlink w:anchor="_Toc44072667" w:history="1">
            <w:r w:rsidR="00FD110E" w:rsidRPr="00F63BC5">
              <w:rPr>
                <w:rStyle w:val="Hyperlink"/>
                <w:noProof/>
              </w:rPr>
              <w:t>Problem Statement</w:t>
            </w:r>
            <w:r w:rsidR="00FD110E">
              <w:rPr>
                <w:noProof/>
                <w:webHidden/>
              </w:rPr>
              <w:tab/>
            </w:r>
            <w:r w:rsidR="00FD110E">
              <w:rPr>
                <w:noProof/>
                <w:webHidden/>
              </w:rPr>
              <w:fldChar w:fldCharType="begin"/>
            </w:r>
            <w:r w:rsidR="00FD110E">
              <w:rPr>
                <w:noProof/>
                <w:webHidden/>
              </w:rPr>
              <w:instrText xml:space="preserve"> PAGEREF _Toc44072667 \h </w:instrText>
            </w:r>
            <w:r w:rsidR="00FD110E">
              <w:rPr>
                <w:noProof/>
                <w:webHidden/>
              </w:rPr>
            </w:r>
            <w:r w:rsidR="00FD110E">
              <w:rPr>
                <w:noProof/>
                <w:webHidden/>
              </w:rPr>
              <w:fldChar w:fldCharType="separate"/>
            </w:r>
            <w:r w:rsidR="009747DD">
              <w:rPr>
                <w:noProof/>
                <w:webHidden/>
              </w:rPr>
              <w:t>1</w:t>
            </w:r>
            <w:r w:rsidR="00FD110E">
              <w:rPr>
                <w:noProof/>
                <w:webHidden/>
              </w:rPr>
              <w:fldChar w:fldCharType="end"/>
            </w:r>
          </w:hyperlink>
        </w:p>
        <w:p w14:paraId="004C6030" w14:textId="1ABCB9C3" w:rsidR="00FD110E" w:rsidRDefault="000E191F">
          <w:pPr>
            <w:pStyle w:val="TOC2"/>
            <w:tabs>
              <w:tab w:val="right" w:leader="dot" w:pos="9350"/>
            </w:tabs>
            <w:rPr>
              <w:rFonts w:asciiTheme="minorHAnsi" w:hAnsiTheme="minorHAnsi" w:cstheme="minorBidi"/>
              <w:noProof/>
              <w:sz w:val="22"/>
              <w:szCs w:val="22"/>
            </w:rPr>
          </w:pPr>
          <w:hyperlink w:anchor="_Toc44072668" w:history="1">
            <w:r w:rsidR="00FD110E" w:rsidRPr="00F63BC5">
              <w:rPr>
                <w:rStyle w:val="Hyperlink"/>
                <w:noProof/>
              </w:rPr>
              <w:t>Research Question</w:t>
            </w:r>
            <w:r w:rsidR="00FD110E">
              <w:rPr>
                <w:noProof/>
                <w:webHidden/>
              </w:rPr>
              <w:tab/>
            </w:r>
            <w:r w:rsidR="00FD110E">
              <w:rPr>
                <w:noProof/>
                <w:webHidden/>
              </w:rPr>
              <w:fldChar w:fldCharType="begin"/>
            </w:r>
            <w:r w:rsidR="00FD110E">
              <w:rPr>
                <w:noProof/>
                <w:webHidden/>
              </w:rPr>
              <w:instrText xml:space="preserve"> PAGEREF _Toc44072668 \h </w:instrText>
            </w:r>
            <w:r w:rsidR="00FD110E">
              <w:rPr>
                <w:noProof/>
                <w:webHidden/>
              </w:rPr>
            </w:r>
            <w:r w:rsidR="00FD110E">
              <w:rPr>
                <w:noProof/>
                <w:webHidden/>
              </w:rPr>
              <w:fldChar w:fldCharType="separate"/>
            </w:r>
            <w:r w:rsidR="009747DD">
              <w:rPr>
                <w:noProof/>
                <w:webHidden/>
              </w:rPr>
              <w:t>2</w:t>
            </w:r>
            <w:r w:rsidR="00FD110E">
              <w:rPr>
                <w:noProof/>
                <w:webHidden/>
              </w:rPr>
              <w:fldChar w:fldCharType="end"/>
            </w:r>
          </w:hyperlink>
        </w:p>
        <w:p w14:paraId="0D12B40F" w14:textId="1042A261" w:rsidR="00FD110E" w:rsidRDefault="000E191F">
          <w:pPr>
            <w:pStyle w:val="TOC2"/>
            <w:tabs>
              <w:tab w:val="right" w:leader="dot" w:pos="9350"/>
            </w:tabs>
            <w:rPr>
              <w:rFonts w:asciiTheme="minorHAnsi" w:hAnsiTheme="minorHAnsi" w:cstheme="minorBidi"/>
              <w:noProof/>
              <w:sz w:val="22"/>
              <w:szCs w:val="22"/>
            </w:rPr>
          </w:pPr>
          <w:hyperlink w:anchor="_Toc44072669" w:history="1">
            <w:r w:rsidR="00FD110E" w:rsidRPr="00F63BC5">
              <w:rPr>
                <w:rStyle w:val="Hyperlink"/>
                <w:noProof/>
              </w:rPr>
              <w:t>Objectives</w:t>
            </w:r>
            <w:r w:rsidR="00FD110E">
              <w:rPr>
                <w:noProof/>
                <w:webHidden/>
              </w:rPr>
              <w:tab/>
            </w:r>
            <w:r w:rsidR="00FD110E">
              <w:rPr>
                <w:noProof/>
                <w:webHidden/>
              </w:rPr>
              <w:fldChar w:fldCharType="begin"/>
            </w:r>
            <w:r w:rsidR="00FD110E">
              <w:rPr>
                <w:noProof/>
                <w:webHidden/>
              </w:rPr>
              <w:instrText xml:space="preserve"> PAGEREF _Toc44072669 \h </w:instrText>
            </w:r>
            <w:r w:rsidR="00FD110E">
              <w:rPr>
                <w:noProof/>
                <w:webHidden/>
              </w:rPr>
            </w:r>
            <w:r w:rsidR="00FD110E">
              <w:rPr>
                <w:noProof/>
                <w:webHidden/>
              </w:rPr>
              <w:fldChar w:fldCharType="separate"/>
            </w:r>
            <w:r w:rsidR="009747DD">
              <w:rPr>
                <w:noProof/>
                <w:webHidden/>
              </w:rPr>
              <w:t>2</w:t>
            </w:r>
            <w:r w:rsidR="00FD110E">
              <w:rPr>
                <w:noProof/>
                <w:webHidden/>
              </w:rPr>
              <w:fldChar w:fldCharType="end"/>
            </w:r>
          </w:hyperlink>
        </w:p>
        <w:p w14:paraId="219253C8" w14:textId="54E2C501" w:rsidR="00FD110E" w:rsidRDefault="000E191F">
          <w:pPr>
            <w:pStyle w:val="TOC2"/>
            <w:tabs>
              <w:tab w:val="right" w:leader="dot" w:pos="9350"/>
            </w:tabs>
            <w:rPr>
              <w:rFonts w:asciiTheme="minorHAnsi" w:hAnsiTheme="minorHAnsi" w:cstheme="minorBidi"/>
              <w:noProof/>
              <w:sz w:val="22"/>
              <w:szCs w:val="22"/>
            </w:rPr>
          </w:pPr>
          <w:hyperlink w:anchor="_Toc44072670" w:history="1">
            <w:r w:rsidR="00FD110E" w:rsidRPr="00F63BC5">
              <w:rPr>
                <w:rStyle w:val="Hyperlink"/>
                <w:noProof/>
              </w:rPr>
              <w:t>Benefit of the Project</w:t>
            </w:r>
            <w:r w:rsidR="00FD110E">
              <w:rPr>
                <w:noProof/>
                <w:webHidden/>
              </w:rPr>
              <w:tab/>
            </w:r>
            <w:r w:rsidR="00FD110E">
              <w:rPr>
                <w:noProof/>
                <w:webHidden/>
              </w:rPr>
              <w:fldChar w:fldCharType="begin"/>
            </w:r>
            <w:r w:rsidR="00FD110E">
              <w:rPr>
                <w:noProof/>
                <w:webHidden/>
              </w:rPr>
              <w:instrText xml:space="preserve"> PAGEREF _Toc44072670 \h </w:instrText>
            </w:r>
            <w:r w:rsidR="00FD110E">
              <w:rPr>
                <w:noProof/>
                <w:webHidden/>
              </w:rPr>
            </w:r>
            <w:r w:rsidR="00FD110E">
              <w:rPr>
                <w:noProof/>
                <w:webHidden/>
              </w:rPr>
              <w:fldChar w:fldCharType="separate"/>
            </w:r>
            <w:r w:rsidR="009747DD">
              <w:rPr>
                <w:noProof/>
                <w:webHidden/>
              </w:rPr>
              <w:t>2</w:t>
            </w:r>
            <w:r w:rsidR="00FD110E">
              <w:rPr>
                <w:noProof/>
                <w:webHidden/>
              </w:rPr>
              <w:fldChar w:fldCharType="end"/>
            </w:r>
          </w:hyperlink>
        </w:p>
        <w:p w14:paraId="05A4E795" w14:textId="67E9B978" w:rsidR="00FD110E" w:rsidRDefault="000E191F">
          <w:pPr>
            <w:pStyle w:val="TOC1"/>
            <w:tabs>
              <w:tab w:val="right" w:leader="dot" w:pos="9350"/>
            </w:tabs>
            <w:rPr>
              <w:rFonts w:asciiTheme="minorHAnsi" w:hAnsiTheme="minorHAnsi" w:cstheme="minorBidi"/>
              <w:noProof/>
              <w:sz w:val="22"/>
              <w:szCs w:val="22"/>
            </w:rPr>
          </w:pPr>
          <w:hyperlink w:anchor="_Toc44072671" w:history="1">
            <w:r w:rsidR="00FD110E" w:rsidRPr="00F63BC5">
              <w:rPr>
                <w:rStyle w:val="Hyperlink"/>
                <w:noProof/>
              </w:rPr>
              <w:t>IV) Related Works</w:t>
            </w:r>
            <w:r w:rsidR="00FD110E">
              <w:rPr>
                <w:noProof/>
                <w:webHidden/>
              </w:rPr>
              <w:tab/>
            </w:r>
            <w:r w:rsidR="00FD110E">
              <w:rPr>
                <w:noProof/>
                <w:webHidden/>
              </w:rPr>
              <w:fldChar w:fldCharType="begin"/>
            </w:r>
            <w:r w:rsidR="00FD110E">
              <w:rPr>
                <w:noProof/>
                <w:webHidden/>
              </w:rPr>
              <w:instrText xml:space="preserve"> PAGEREF _Toc44072671 \h </w:instrText>
            </w:r>
            <w:r w:rsidR="00FD110E">
              <w:rPr>
                <w:noProof/>
                <w:webHidden/>
              </w:rPr>
            </w:r>
            <w:r w:rsidR="00FD110E">
              <w:rPr>
                <w:noProof/>
                <w:webHidden/>
              </w:rPr>
              <w:fldChar w:fldCharType="separate"/>
            </w:r>
            <w:r w:rsidR="009747DD">
              <w:rPr>
                <w:noProof/>
                <w:webHidden/>
              </w:rPr>
              <w:t>2</w:t>
            </w:r>
            <w:r w:rsidR="00FD110E">
              <w:rPr>
                <w:noProof/>
                <w:webHidden/>
              </w:rPr>
              <w:fldChar w:fldCharType="end"/>
            </w:r>
          </w:hyperlink>
        </w:p>
        <w:p w14:paraId="2254F1BF" w14:textId="352E28AD" w:rsidR="00FD110E" w:rsidRDefault="000E191F">
          <w:pPr>
            <w:pStyle w:val="TOC2"/>
            <w:tabs>
              <w:tab w:val="right" w:leader="dot" w:pos="9350"/>
            </w:tabs>
            <w:rPr>
              <w:rFonts w:asciiTheme="minorHAnsi" w:hAnsiTheme="minorHAnsi" w:cstheme="minorBidi"/>
              <w:noProof/>
              <w:sz w:val="22"/>
              <w:szCs w:val="22"/>
            </w:rPr>
          </w:pPr>
          <w:hyperlink w:anchor="_Toc44072672" w:history="1">
            <w:r w:rsidR="00FD110E" w:rsidRPr="00F63BC5">
              <w:rPr>
                <w:rStyle w:val="Hyperlink"/>
                <w:noProof/>
              </w:rPr>
              <w:t>Background</w:t>
            </w:r>
            <w:r w:rsidR="00FD110E">
              <w:rPr>
                <w:noProof/>
                <w:webHidden/>
              </w:rPr>
              <w:tab/>
            </w:r>
            <w:r w:rsidR="00FD110E">
              <w:rPr>
                <w:noProof/>
                <w:webHidden/>
              </w:rPr>
              <w:fldChar w:fldCharType="begin"/>
            </w:r>
            <w:r w:rsidR="00FD110E">
              <w:rPr>
                <w:noProof/>
                <w:webHidden/>
              </w:rPr>
              <w:instrText xml:space="preserve"> PAGEREF _Toc44072672 \h </w:instrText>
            </w:r>
            <w:r w:rsidR="00FD110E">
              <w:rPr>
                <w:noProof/>
                <w:webHidden/>
              </w:rPr>
            </w:r>
            <w:r w:rsidR="00FD110E">
              <w:rPr>
                <w:noProof/>
                <w:webHidden/>
              </w:rPr>
              <w:fldChar w:fldCharType="separate"/>
            </w:r>
            <w:r w:rsidR="009747DD">
              <w:rPr>
                <w:noProof/>
                <w:webHidden/>
              </w:rPr>
              <w:t>2</w:t>
            </w:r>
            <w:r w:rsidR="00FD110E">
              <w:rPr>
                <w:noProof/>
                <w:webHidden/>
              </w:rPr>
              <w:fldChar w:fldCharType="end"/>
            </w:r>
          </w:hyperlink>
        </w:p>
        <w:p w14:paraId="2FCAE778" w14:textId="65F66CA7" w:rsidR="00FD110E" w:rsidRDefault="000E191F">
          <w:pPr>
            <w:pStyle w:val="TOC2"/>
            <w:tabs>
              <w:tab w:val="right" w:leader="dot" w:pos="9350"/>
            </w:tabs>
            <w:rPr>
              <w:rFonts w:asciiTheme="minorHAnsi" w:hAnsiTheme="minorHAnsi" w:cstheme="minorBidi"/>
              <w:noProof/>
              <w:sz w:val="22"/>
              <w:szCs w:val="22"/>
            </w:rPr>
          </w:pPr>
          <w:hyperlink w:anchor="_Toc44072673" w:history="1">
            <w:r w:rsidR="00FD110E" w:rsidRPr="00F63BC5">
              <w:rPr>
                <w:rStyle w:val="Hyperlink"/>
                <w:noProof/>
              </w:rPr>
              <w:t>Related Work of Data Science and Analytics Techniques</w:t>
            </w:r>
            <w:r w:rsidR="00FD110E">
              <w:rPr>
                <w:noProof/>
                <w:webHidden/>
              </w:rPr>
              <w:tab/>
            </w:r>
            <w:r w:rsidR="00FD110E">
              <w:rPr>
                <w:noProof/>
                <w:webHidden/>
              </w:rPr>
              <w:fldChar w:fldCharType="begin"/>
            </w:r>
            <w:r w:rsidR="00FD110E">
              <w:rPr>
                <w:noProof/>
                <w:webHidden/>
              </w:rPr>
              <w:instrText xml:space="preserve"> PAGEREF _Toc44072673 \h </w:instrText>
            </w:r>
            <w:r w:rsidR="00FD110E">
              <w:rPr>
                <w:noProof/>
                <w:webHidden/>
              </w:rPr>
            </w:r>
            <w:r w:rsidR="00FD110E">
              <w:rPr>
                <w:noProof/>
                <w:webHidden/>
              </w:rPr>
              <w:fldChar w:fldCharType="separate"/>
            </w:r>
            <w:r w:rsidR="009747DD">
              <w:rPr>
                <w:noProof/>
                <w:webHidden/>
              </w:rPr>
              <w:t>3</w:t>
            </w:r>
            <w:r w:rsidR="00FD110E">
              <w:rPr>
                <w:noProof/>
                <w:webHidden/>
              </w:rPr>
              <w:fldChar w:fldCharType="end"/>
            </w:r>
          </w:hyperlink>
        </w:p>
        <w:p w14:paraId="161EB5D5" w14:textId="285F0D22" w:rsidR="00FD110E" w:rsidRDefault="000E191F">
          <w:pPr>
            <w:pStyle w:val="TOC2"/>
            <w:tabs>
              <w:tab w:val="right" w:leader="dot" w:pos="9350"/>
            </w:tabs>
            <w:rPr>
              <w:rFonts w:asciiTheme="minorHAnsi" w:hAnsiTheme="minorHAnsi" w:cstheme="minorBidi"/>
              <w:noProof/>
              <w:sz w:val="22"/>
              <w:szCs w:val="22"/>
            </w:rPr>
          </w:pPr>
          <w:hyperlink w:anchor="_Toc44072674" w:history="1">
            <w:r w:rsidR="00FD110E" w:rsidRPr="00F63BC5">
              <w:rPr>
                <w:rStyle w:val="Hyperlink"/>
                <w:noProof/>
              </w:rPr>
              <w:t>Comparison between Data Science Techniques</w:t>
            </w:r>
            <w:r w:rsidR="00FD110E">
              <w:rPr>
                <w:noProof/>
                <w:webHidden/>
              </w:rPr>
              <w:tab/>
            </w:r>
            <w:r w:rsidR="00FD110E">
              <w:rPr>
                <w:noProof/>
                <w:webHidden/>
              </w:rPr>
              <w:fldChar w:fldCharType="begin"/>
            </w:r>
            <w:r w:rsidR="00FD110E">
              <w:rPr>
                <w:noProof/>
                <w:webHidden/>
              </w:rPr>
              <w:instrText xml:space="preserve"> PAGEREF _Toc44072674 \h </w:instrText>
            </w:r>
            <w:r w:rsidR="00FD110E">
              <w:rPr>
                <w:noProof/>
                <w:webHidden/>
              </w:rPr>
            </w:r>
            <w:r w:rsidR="00FD110E">
              <w:rPr>
                <w:noProof/>
                <w:webHidden/>
              </w:rPr>
              <w:fldChar w:fldCharType="separate"/>
            </w:r>
            <w:r w:rsidR="009747DD">
              <w:rPr>
                <w:noProof/>
                <w:webHidden/>
              </w:rPr>
              <w:t>4</w:t>
            </w:r>
            <w:r w:rsidR="00FD110E">
              <w:rPr>
                <w:noProof/>
                <w:webHidden/>
              </w:rPr>
              <w:fldChar w:fldCharType="end"/>
            </w:r>
          </w:hyperlink>
        </w:p>
        <w:p w14:paraId="3332764C" w14:textId="2838DC98" w:rsidR="00FD110E" w:rsidRDefault="000E191F">
          <w:pPr>
            <w:pStyle w:val="TOC2"/>
            <w:tabs>
              <w:tab w:val="right" w:leader="dot" w:pos="9350"/>
            </w:tabs>
            <w:rPr>
              <w:rFonts w:asciiTheme="minorHAnsi" w:hAnsiTheme="minorHAnsi" w:cstheme="minorBidi"/>
              <w:noProof/>
              <w:sz w:val="22"/>
              <w:szCs w:val="22"/>
            </w:rPr>
          </w:pPr>
          <w:hyperlink w:anchor="_Toc44072675" w:history="1">
            <w:r w:rsidR="00FD110E" w:rsidRPr="00F63BC5">
              <w:rPr>
                <w:rStyle w:val="Hyperlink"/>
                <w:noProof/>
              </w:rPr>
              <w:t>Related work and Comparison on Analytical Tools</w:t>
            </w:r>
            <w:r w:rsidR="00FD110E">
              <w:rPr>
                <w:noProof/>
                <w:webHidden/>
              </w:rPr>
              <w:tab/>
            </w:r>
            <w:r w:rsidR="00FD110E">
              <w:rPr>
                <w:noProof/>
                <w:webHidden/>
              </w:rPr>
              <w:fldChar w:fldCharType="begin"/>
            </w:r>
            <w:r w:rsidR="00FD110E">
              <w:rPr>
                <w:noProof/>
                <w:webHidden/>
              </w:rPr>
              <w:instrText xml:space="preserve"> PAGEREF _Toc44072675 \h </w:instrText>
            </w:r>
            <w:r w:rsidR="00FD110E">
              <w:rPr>
                <w:noProof/>
                <w:webHidden/>
              </w:rPr>
            </w:r>
            <w:r w:rsidR="00FD110E">
              <w:rPr>
                <w:noProof/>
                <w:webHidden/>
              </w:rPr>
              <w:fldChar w:fldCharType="separate"/>
            </w:r>
            <w:r w:rsidR="009747DD">
              <w:rPr>
                <w:noProof/>
                <w:webHidden/>
              </w:rPr>
              <w:t>4</w:t>
            </w:r>
            <w:r w:rsidR="00FD110E">
              <w:rPr>
                <w:noProof/>
                <w:webHidden/>
              </w:rPr>
              <w:fldChar w:fldCharType="end"/>
            </w:r>
          </w:hyperlink>
        </w:p>
        <w:p w14:paraId="31F10F80" w14:textId="6FD299D7" w:rsidR="00FD110E" w:rsidRDefault="000E191F">
          <w:pPr>
            <w:pStyle w:val="TOC1"/>
            <w:tabs>
              <w:tab w:val="right" w:leader="dot" w:pos="9350"/>
            </w:tabs>
            <w:rPr>
              <w:rFonts w:asciiTheme="minorHAnsi" w:hAnsiTheme="minorHAnsi" w:cstheme="minorBidi"/>
              <w:noProof/>
              <w:sz w:val="22"/>
              <w:szCs w:val="22"/>
            </w:rPr>
          </w:pPr>
          <w:hyperlink w:anchor="_Toc44072676" w:history="1">
            <w:r w:rsidR="00FD110E" w:rsidRPr="00F63BC5">
              <w:rPr>
                <w:rStyle w:val="Hyperlink"/>
                <w:noProof/>
              </w:rPr>
              <w:t>V) Proposed Methodology</w:t>
            </w:r>
            <w:r w:rsidR="00FD110E">
              <w:rPr>
                <w:noProof/>
                <w:webHidden/>
              </w:rPr>
              <w:tab/>
            </w:r>
            <w:r w:rsidR="00FD110E">
              <w:rPr>
                <w:noProof/>
                <w:webHidden/>
              </w:rPr>
              <w:fldChar w:fldCharType="begin"/>
            </w:r>
            <w:r w:rsidR="00FD110E">
              <w:rPr>
                <w:noProof/>
                <w:webHidden/>
              </w:rPr>
              <w:instrText xml:space="preserve"> PAGEREF _Toc44072676 \h </w:instrText>
            </w:r>
            <w:r w:rsidR="00FD110E">
              <w:rPr>
                <w:noProof/>
                <w:webHidden/>
              </w:rPr>
            </w:r>
            <w:r w:rsidR="00FD110E">
              <w:rPr>
                <w:noProof/>
                <w:webHidden/>
              </w:rPr>
              <w:fldChar w:fldCharType="separate"/>
            </w:r>
            <w:r w:rsidR="009747DD">
              <w:rPr>
                <w:noProof/>
                <w:webHidden/>
              </w:rPr>
              <w:t>7</w:t>
            </w:r>
            <w:r w:rsidR="00FD110E">
              <w:rPr>
                <w:noProof/>
                <w:webHidden/>
              </w:rPr>
              <w:fldChar w:fldCharType="end"/>
            </w:r>
          </w:hyperlink>
        </w:p>
        <w:p w14:paraId="07EC6115" w14:textId="1D001A13" w:rsidR="00FD110E" w:rsidRDefault="000E191F">
          <w:pPr>
            <w:pStyle w:val="TOC2"/>
            <w:tabs>
              <w:tab w:val="right" w:leader="dot" w:pos="9350"/>
            </w:tabs>
            <w:rPr>
              <w:rFonts w:asciiTheme="minorHAnsi" w:hAnsiTheme="minorHAnsi" w:cstheme="minorBidi"/>
              <w:noProof/>
              <w:sz w:val="22"/>
              <w:szCs w:val="22"/>
            </w:rPr>
          </w:pPr>
          <w:hyperlink w:anchor="_Toc44072677" w:history="1">
            <w:r w:rsidR="00FD110E" w:rsidRPr="00F63BC5">
              <w:rPr>
                <w:rStyle w:val="Hyperlink"/>
                <w:noProof/>
              </w:rPr>
              <w:t>Proposed Solution</w:t>
            </w:r>
            <w:r w:rsidR="00FD110E">
              <w:rPr>
                <w:noProof/>
                <w:webHidden/>
              </w:rPr>
              <w:tab/>
            </w:r>
            <w:r w:rsidR="00FD110E">
              <w:rPr>
                <w:noProof/>
                <w:webHidden/>
              </w:rPr>
              <w:fldChar w:fldCharType="begin"/>
            </w:r>
            <w:r w:rsidR="00FD110E">
              <w:rPr>
                <w:noProof/>
                <w:webHidden/>
              </w:rPr>
              <w:instrText xml:space="preserve"> PAGEREF _Toc44072677 \h </w:instrText>
            </w:r>
            <w:r w:rsidR="00FD110E">
              <w:rPr>
                <w:noProof/>
                <w:webHidden/>
              </w:rPr>
            </w:r>
            <w:r w:rsidR="00FD110E">
              <w:rPr>
                <w:noProof/>
                <w:webHidden/>
              </w:rPr>
              <w:fldChar w:fldCharType="separate"/>
            </w:r>
            <w:r w:rsidR="009747DD">
              <w:rPr>
                <w:noProof/>
                <w:webHidden/>
              </w:rPr>
              <w:t>7</w:t>
            </w:r>
            <w:r w:rsidR="00FD110E">
              <w:rPr>
                <w:noProof/>
                <w:webHidden/>
              </w:rPr>
              <w:fldChar w:fldCharType="end"/>
            </w:r>
          </w:hyperlink>
        </w:p>
        <w:p w14:paraId="1255079C" w14:textId="7FBAFF48" w:rsidR="00FD110E" w:rsidRDefault="000E191F">
          <w:pPr>
            <w:pStyle w:val="TOC2"/>
            <w:tabs>
              <w:tab w:val="right" w:leader="dot" w:pos="9350"/>
            </w:tabs>
            <w:rPr>
              <w:rFonts w:asciiTheme="minorHAnsi" w:hAnsiTheme="minorHAnsi" w:cstheme="minorBidi"/>
              <w:noProof/>
              <w:sz w:val="22"/>
              <w:szCs w:val="22"/>
            </w:rPr>
          </w:pPr>
          <w:hyperlink w:anchor="_Toc44072678" w:history="1">
            <w:r w:rsidR="00FD110E" w:rsidRPr="00F63BC5">
              <w:rPr>
                <w:rStyle w:val="Hyperlink"/>
                <w:noProof/>
              </w:rPr>
              <w:t>Choice of Data Science and Analytic Techniques and Justification</w:t>
            </w:r>
            <w:r w:rsidR="00FD110E">
              <w:rPr>
                <w:noProof/>
                <w:webHidden/>
              </w:rPr>
              <w:tab/>
            </w:r>
            <w:r w:rsidR="00FD110E">
              <w:rPr>
                <w:noProof/>
                <w:webHidden/>
              </w:rPr>
              <w:fldChar w:fldCharType="begin"/>
            </w:r>
            <w:r w:rsidR="00FD110E">
              <w:rPr>
                <w:noProof/>
                <w:webHidden/>
              </w:rPr>
              <w:instrText xml:space="preserve"> PAGEREF _Toc44072678 \h </w:instrText>
            </w:r>
            <w:r w:rsidR="00FD110E">
              <w:rPr>
                <w:noProof/>
                <w:webHidden/>
              </w:rPr>
            </w:r>
            <w:r w:rsidR="00FD110E">
              <w:rPr>
                <w:noProof/>
                <w:webHidden/>
              </w:rPr>
              <w:fldChar w:fldCharType="separate"/>
            </w:r>
            <w:r w:rsidR="009747DD">
              <w:rPr>
                <w:noProof/>
                <w:webHidden/>
              </w:rPr>
              <w:t>8</w:t>
            </w:r>
            <w:r w:rsidR="00FD110E">
              <w:rPr>
                <w:noProof/>
                <w:webHidden/>
              </w:rPr>
              <w:fldChar w:fldCharType="end"/>
            </w:r>
          </w:hyperlink>
        </w:p>
        <w:p w14:paraId="6311A481" w14:textId="1426704B" w:rsidR="00FD110E" w:rsidRDefault="000E191F">
          <w:pPr>
            <w:pStyle w:val="TOC2"/>
            <w:tabs>
              <w:tab w:val="right" w:leader="dot" w:pos="9350"/>
            </w:tabs>
            <w:rPr>
              <w:rFonts w:asciiTheme="minorHAnsi" w:hAnsiTheme="minorHAnsi" w:cstheme="minorBidi"/>
              <w:noProof/>
              <w:sz w:val="22"/>
              <w:szCs w:val="22"/>
            </w:rPr>
          </w:pPr>
          <w:hyperlink w:anchor="_Toc44072679" w:history="1">
            <w:r w:rsidR="00FD110E" w:rsidRPr="00F63BC5">
              <w:rPr>
                <w:rStyle w:val="Hyperlink"/>
                <w:noProof/>
              </w:rPr>
              <w:t>Choice of Analytical Tools and Justification</w:t>
            </w:r>
            <w:r w:rsidR="00FD110E">
              <w:rPr>
                <w:noProof/>
                <w:webHidden/>
              </w:rPr>
              <w:tab/>
            </w:r>
            <w:r w:rsidR="00FD110E">
              <w:rPr>
                <w:noProof/>
                <w:webHidden/>
              </w:rPr>
              <w:fldChar w:fldCharType="begin"/>
            </w:r>
            <w:r w:rsidR="00FD110E">
              <w:rPr>
                <w:noProof/>
                <w:webHidden/>
              </w:rPr>
              <w:instrText xml:space="preserve"> PAGEREF _Toc44072679 \h </w:instrText>
            </w:r>
            <w:r w:rsidR="00FD110E">
              <w:rPr>
                <w:noProof/>
                <w:webHidden/>
              </w:rPr>
            </w:r>
            <w:r w:rsidR="00FD110E">
              <w:rPr>
                <w:noProof/>
                <w:webHidden/>
              </w:rPr>
              <w:fldChar w:fldCharType="separate"/>
            </w:r>
            <w:r w:rsidR="009747DD">
              <w:rPr>
                <w:noProof/>
                <w:webHidden/>
              </w:rPr>
              <w:t>9</w:t>
            </w:r>
            <w:r w:rsidR="00FD110E">
              <w:rPr>
                <w:noProof/>
                <w:webHidden/>
              </w:rPr>
              <w:fldChar w:fldCharType="end"/>
            </w:r>
          </w:hyperlink>
        </w:p>
        <w:p w14:paraId="36E0CD3B" w14:textId="430B0E5F" w:rsidR="00FD110E" w:rsidRDefault="000E191F">
          <w:pPr>
            <w:pStyle w:val="TOC2"/>
            <w:tabs>
              <w:tab w:val="right" w:leader="dot" w:pos="9350"/>
            </w:tabs>
            <w:rPr>
              <w:rFonts w:asciiTheme="minorHAnsi" w:hAnsiTheme="minorHAnsi" w:cstheme="minorBidi"/>
              <w:noProof/>
              <w:sz w:val="22"/>
              <w:szCs w:val="22"/>
            </w:rPr>
          </w:pPr>
          <w:hyperlink w:anchor="_Toc44072680" w:history="1">
            <w:r w:rsidR="00FD110E" w:rsidRPr="00F63BC5">
              <w:rPr>
                <w:rStyle w:val="Hyperlink"/>
                <w:noProof/>
              </w:rPr>
              <w:t>Data Source</w:t>
            </w:r>
            <w:r w:rsidR="00FD110E">
              <w:rPr>
                <w:noProof/>
                <w:webHidden/>
              </w:rPr>
              <w:tab/>
            </w:r>
            <w:r w:rsidR="00FD110E">
              <w:rPr>
                <w:noProof/>
                <w:webHidden/>
              </w:rPr>
              <w:fldChar w:fldCharType="begin"/>
            </w:r>
            <w:r w:rsidR="00FD110E">
              <w:rPr>
                <w:noProof/>
                <w:webHidden/>
              </w:rPr>
              <w:instrText xml:space="preserve"> PAGEREF _Toc44072680 \h </w:instrText>
            </w:r>
            <w:r w:rsidR="00FD110E">
              <w:rPr>
                <w:noProof/>
                <w:webHidden/>
              </w:rPr>
            </w:r>
            <w:r w:rsidR="00FD110E">
              <w:rPr>
                <w:noProof/>
                <w:webHidden/>
              </w:rPr>
              <w:fldChar w:fldCharType="separate"/>
            </w:r>
            <w:r w:rsidR="009747DD">
              <w:rPr>
                <w:noProof/>
                <w:webHidden/>
              </w:rPr>
              <w:t>9</w:t>
            </w:r>
            <w:r w:rsidR="00FD110E">
              <w:rPr>
                <w:noProof/>
                <w:webHidden/>
              </w:rPr>
              <w:fldChar w:fldCharType="end"/>
            </w:r>
          </w:hyperlink>
        </w:p>
        <w:p w14:paraId="692E22DA" w14:textId="379571BD" w:rsidR="00FD110E" w:rsidRDefault="000E191F">
          <w:pPr>
            <w:pStyle w:val="TOC2"/>
            <w:tabs>
              <w:tab w:val="right" w:leader="dot" w:pos="9350"/>
            </w:tabs>
            <w:rPr>
              <w:rFonts w:asciiTheme="minorHAnsi" w:hAnsiTheme="minorHAnsi" w:cstheme="minorBidi"/>
              <w:noProof/>
              <w:sz w:val="22"/>
              <w:szCs w:val="22"/>
            </w:rPr>
          </w:pPr>
          <w:hyperlink w:anchor="_Toc44072681" w:history="1">
            <w:r w:rsidR="00FD110E" w:rsidRPr="00F63BC5">
              <w:rPr>
                <w:rStyle w:val="Hyperlink"/>
                <w:noProof/>
              </w:rPr>
              <w:t>Risks and Issues of the Project</w:t>
            </w:r>
            <w:r w:rsidR="00FD110E">
              <w:rPr>
                <w:noProof/>
                <w:webHidden/>
              </w:rPr>
              <w:tab/>
            </w:r>
            <w:r w:rsidR="00FD110E">
              <w:rPr>
                <w:noProof/>
                <w:webHidden/>
              </w:rPr>
              <w:fldChar w:fldCharType="begin"/>
            </w:r>
            <w:r w:rsidR="00FD110E">
              <w:rPr>
                <w:noProof/>
                <w:webHidden/>
              </w:rPr>
              <w:instrText xml:space="preserve"> PAGEREF _Toc44072681 \h </w:instrText>
            </w:r>
            <w:r w:rsidR="00FD110E">
              <w:rPr>
                <w:noProof/>
                <w:webHidden/>
              </w:rPr>
            </w:r>
            <w:r w:rsidR="00FD110E">
              <w:rPr>
                <w:noProof/>
                <w:webHidden/>
              </w:rPr>
              <w:fldChar w:fldCharType="separate"/>
            </w:r>
            <w:r w:rsidR="009747DD">
              <w:rPr>
                <w:noProof/>
                <w:webHidden/>
              </w:rPr>
              <w:t>9</w:t>
            </w:r>
            <w:r w:rsidR="00FD110E">
              <w:rPr>
                <w:noProof/>
                <w:webHidden/>
              </w:rPr>
              <w:fldChar w:fldCharType="end"/>
            </w:r>
          </w:hyperlink>
        </w:p>
        <w:p w14:paraId="29FBFDE8" w14:textId="5E038DCC" w:rsidR="00FD110E" w:rsidRDefault="000E191F">
          <w:pPr>
            <w:pStyle w:val="TOC1"/>
            <w:tabs>
              <w:tab w:val="right" w:leader="dot" w:pos="9350"/>
            </w:tabs>
            <w:rPr>
              <w:rFonts w:asciiTheme="minorHAnsi" w:hAnsiTheme="minorHAnsi" w:cstheme="minorBidi"/>
              <w:noProof/>
              <w:sz w:val="22"/>
              <w:szCs w:val="22"/>
            </w:rPr>
          </w:pPr>
          <w:hyperlink w:anchor="_Toc44072682" w:history="1">
            <w:r w:rsidR="00FD110E" w:rsidRPr="00F63BC5">
              <w:rPr>
                <w:rStyle w:val="Hyperlink"/>
                <w:noProof/>
              </w:rPr>
              <w:t>VI) Expected Outcome</w:t>
            </w:r>
            <w:r w:rsidR="00FD110E">
              <w:rPr>
                <w:noProof/>
                <w:webHidden/>
              </w:rPr>
              <w:tab/>
            </w:r>
            <w:r w:rsidR="00FD110E">
              <w:rPr>
                <w:noProof/>
                <w:webHidden/>
              </w:rPr>
              <w:fldChar w:fldCharType="begin"/>
            </w:r>
            <w:r w:rsidR="00FD110E">
              <w:rPr>
                <w:noProof/>
                <w:webHidden/>
              </w:rPr>
              <w:instrText xml:space="preserve"> PAGEREF _Toc44072682 \h </w:instrText>
            </w:r>
            <w:r w:rsidR="00FD110E">
              <w:rPr>
                <w:noProof/>
                <w:webHidden/>
              </w:rPr>
            </w:r>
            <w:r w:rsidR="00FD110E">
              <w:rPr>
                <w:noProof/>
                <w:webHidden/>
              </w:rPr>
              <w:fldChar w:fldCharType="separate"/>
            </w:r>
            <w:r w:rsidR="009747DD">
              <w:rPr>
                <w:noProof/>
                <w:webHidden/>
              </w:rPr>
              <w:t>10</w:t>
            </w:r>
            <w:r w:rsidR="00FD110E">
              <w:rPr>
                <w:noProof/>
                <w:webHidden/>
              </w:rPr>
              <w:fldChar w:fldCharType="end"/>
            </w:r>
          </w:hyperlink>
        </w:p>
        <w:p w14:paraId="434878A9" w14:textId="13B81688" w:rsidR="00FD110E" w:rsidRDefault="000E191F">
          <w:pPr>
            <w:pStyle w:val="TOC1"/>
            <w:tabs>
              <w:tab w:val="right" w:leader="dot" w:pos="9350"/>
            </w:tabs>
            <w:rPr>
              <w:rFonts w:asciiTheme="minorHAnsi" w:hAnsiTheme="minorHAnsi" w:cstheme="minorBidi"/>
              <w:noProof/>
              <w:sz w:val="22"/>
              <w:szCs w:val="22"/>
            </w:rPr>
          </w:pPr>
          <w:hyperlink w:anchor="_Toc44072683" w:history="1">
            <w:r w:rsidR="00FD110E" w:rsidRPr="00F63BC5">
              <w:rPr>
                <w:rStyle w:val="Hyperlink"/>
                <w:noProof/>
              </w:rPr>
              <w:t>VII) Gantt Chart</w:t>
            </w:r>
            <w:r w:rsidR="00FD110E">
              <w:rPr>
                <w:noProof/>
                <w:webHidden/>
              </w:rPr>
              <w:tab/>
            </w:r>
            <w:r w:rsidR="00FD110E">
              <w:rPr>
                <w:noProof/>
                <w:webHidden/>
              </w:rPr>
              <w:fldChar w:fldCharType="begin"/>
            </w:r>
            <w:r w:rsidR="00FD110E">
              <w:rPr>
                <w:noProof/>
                <w:webHidden/>
              </w:rPr>
              <w:instrText xml:space="preserve"> PAGEREF _Toc44072683 \h </w:instrText>
            </w:r>
            <w:r w:rsidR="00FD110E">
              <w:rPr>
                <w:noProof/>
                <w:webHidden/>
              </w:rPr>
            </w:r>
            <w:r w:rsidR="00FD110E">
              <w:rPr>
                <w:noProof/>
                <w:webHidden/>
              </w:rPr>
              <w:fldChar w:fldCharType="separate"/>
            </w:r>
            <w:r w:rsidR="009747DD">
              <w:rPr>
                <w:noProof/>
                <w:webHidden/>
              </w:rPr>
              <w:t>10</w:t>
            </w:r>
            <w:r w:rsidR="00FD110E">
              <w:rPr>
                <w:noProof/>
                <w:webHidden/>
              </w:rPr>
              <w:fldChar w:fldCharType="end"/>
            </w:r>
          </w:hyperlink>
        </w:p>
        <w:p w14:paraId="4E49BAE5" w14:textId="2EA16660" w:rsidR="00FD110E" w:rsidRDefault="000E191F">
          <w:pPr>
            <w:pStyle w:val="TOC1"/>
            <w:tabs>
              <w:tab w:val="right" w:leader="dot" w:pos="9350"/>
            </w:tabs>
            <w:rPr>
              <w:rFonts w:asciiTheme="minorHAnsi" w:hAnsiTheme="minorHAnsi" w:cstheme="minorBidi"/>
              <w:noProof/>
              <w:sz w:val="22"/>
              <w:szCs w:val="22"/>
            </w:rPr>
          </w:pPr>
          <w:hyperlink w:anchor="_Toc44072684" w:history="1">
            <w:r w:rsidR="00FD110E" w:rsidRPr="00F63BC5">
              <w:rPr>
                <w:rStyle w:val="Hyperlink"/>
                <w:noProof/>
              </w:rPr>
              <w:t>VIII) Conclusion</w:t>
            </w:r>
            <w:r w:rsidR="00FD110E">
              <w:rPr>
                <w:noProof/>
                <w:webHidden/>
              </w:rPr>
              <w:tab/>
            </w:r>
            <w:r w:rsidR="00FD110E">
              <w:rPr>
                <w:noProof/>
                <w:webHidden/>
              </w:rPr>
              <w:fldChar w:fldCharType="begin"/>
            </w:r>
            <w:r w:rsidR="00FD110E">
              <w:rPr>
                <w:noProof/>
                <w:webHidden/>
              </w:rPr>
              <w:instrText xml:space="preserve"> PAGEREF _Toc44072684 \h </w:instrText>
            </w:r>
            <w:r w:rsidR="00FD110E">
              <w:rPr>
                <w:noProof/>
                <w:webHidden/>
              </w:rPr>
            </w:r>
            <w:r w:rsidR="00FD110E">
              <w:rPr>
                <w:noProof/>
                <w:webHidden/>
              </w:rPr>
              <w:fldChar w:fldCharType="separate"/>
            </w:r>
            <w:r w:rsidR="009747DD">
              <w:rPr>
                <w:noProof/>
                <w:webHidden/>
              </w:rPr>
              <w:t>10</w:t>
            </w:r>
            <w:r w:rsidR="00FD110E">
              <w:rPr>
                <w:noProof/>
                <w:webHidden/>
              </w:rPr>
              <w:fldChar w:fldCharType="end"/>
            </w:r>
          </w:hyperlink>
        </w:p>
        <w:p w14:paraId="7D93B250" w14:textId="5D44286D" w:rsidR="00FD110E" w:rsidRDefault="000E191F">
          <w:pPr>
            <w:pStyle w:val="TOC1"/>
            <w:tabs>
              <w:tab w:val="right" w:leader="dot" w:pos="9350"/>
            </w:tabs>
            <w:rPr>
              <w:rFonts w:asciiTheme="minorHAnsi" w:hAnsiTheme="minorHAnsi" w:cstheme="minorBidi"/>
              <w:noProof/>
              <w:sz w:val="22"/>
              <w:szCs w:val="22"/>
            </w:rPr>
          </w:pPr>
          <w:hyperlink w:anchor="_Toc44072685" w:history="1">
            <w:r w:rsidR="00FD110E" w:rsidRPr="00F63BC5">
              <w:rPr>
                <w:rStyle w:val="Hyperlink"/>
                <w:noProof/>
              </w:rPr>
              <w:t>IX) References</w:t>
            </w:r>
            <w:r w:rsidR="00FD110E">
              <w:rPr>
                <w:noProof/>
                <w:webHidden/>
              </w:rPr>
              <w:tab/>
            </w:r>
            <w:r w:rsidR="00FD110E">
              <w:rPr>
                <w:noProof/>
                <w:webHidden/>
              </w:rPr>
              <w:fldChar w:fldCharType="begin"/>
            </w:r>
            <w:r w:rsidR="00FD110E">
              <w:rPr>
                <w:noProof/>
                <w:webHidden/>
              </w:rPr>
              <w:instrText xml:space="preserve"> PAGEREF _Toc44072685 \h </w:instrText>
            </w:r>
            <w:r w:rsidR="00FD110E">
              <w:rPr>
                <w:noProof/>
                <w:webHidden/>
              </w:rPr>
            </w:r>
            <w:r w:rsidR="00FD110E">
              <w:rPr>
                <w:noProof/>
                <w:webHidden/>
              </w:rPr>
              <w:fldChar w:fldCharType="separate"/>
            </w:r>
            <w:r w:rsidR="009747DD">
              <w:rPr>
                <w:noProof/>
                <w:webHidden/>
              </w:rPr>
              <w:t>11</w:t>
            </w:r>
            <w:r w:rsidR="00FD110E">
              <w:rPr>
                <w:noProof/>
                <w:webHidden/>
              </w:rPr>
              <w:fldChar w:fldCharType="end"/>
            </w:r>
          </w:hyperlink>
        </w:p>
        <w:p w14:paraId="50325E57" w14:textId="69C6594F" w:rsidR="00C32076" w:rsidRDefault="00C32076">
          <w:r>
            <w:rPr>
              <w:b/>
              <w:bCs/>
              <w:noProof/>
            </w:rPr>
            <w:fldChar w:fldCharType="end"/>
          </w:r>
        </w:p>
      </w:sdtContent>
    </w:sdt>
    <w:p w14:paraId="0C5459DB" w14:textId="77777777" w:rsidR="00C70222" w:rsidRDefault="00C70222" w:rsidP="00D82DC2">
      <w:pPr>
        <w:pStyle w:val="Title"/>
      </w:pPr>
    </w:p>
    <w:p w14:paraId="66A87EB1" w14:textId="4EFE8A8F" w:rsidR="00C32076" w:rsidRDefault="00C32076"/>
    <w:p w14:paraId="1616716F" w14:textId="77777777" w:rsidR="00C32076" w:rsidRDefault="00C32076">
      <w:r>
        <w:br w:type="page"/>
      </w:r>
    </w:p>
    <w:p w14:paraId="51268D10" w14:textId="77777777" w:rsidR="00C70222" w:rsidRDefault="00C70222">
      <w:pPr>
        <w:sectPr w:rsidR="00C70222" w:rsidSect="00C32076">
          <w:footerReference w:type="default" r:id="rId9"/>
          <w:pgSz w:w="12240" w:h="15840"/>
          <w:pgMar w:top="1440" w:right="1440" w:bottom="1440" w:left="1440" w:header="720" w:footer="720" w:gutter="0"/>
          <w:pgNumType w:fmt="upperRoman" w:start="1"/>
          <w:cols w:space="720"/>
          <w:titlePg/>
          <w:docGrid w:linePitch="360"/>
        </w:sectPr>
      </w:pPr>
    </w:p>
    <w:p w14:paraId="0AFCD6E3" w14:textId="77777777" w:rsidR="009762E9" w:rsidRPr="00AA4DA8" w:rsidRDefault="009762E9" w:rsidP="00D82DC2">
      <w:pPr>
        <w:pStyle w:val="Heading1"/>
      </w:pPr>
      <w:bookmarkStart w:id="0" w:name="_Toc44072664"/>
      <w:r w:rsidRPr="00AA4DA8">
        <w:lastRenderedPageBreak/>
        <w:t>I) Abstract</w:t>
      </w:r>
      <w:bookmarkEnd w:id="0"/>
    </w:p>
    <w:p w14:paraId="20CC6FE0" w14:textId="77777777" w:rsidR="009762E9" w:rsidRPr="00A2779D" w:rsidRDefault="009762E9" w:rsidP="00D82DC2">
      <w:r w:rsidRPr="00A2779D">
        <w:t xml:space="preserve">Blood Reservoir </w:t>
      </w:r>
      <w:r w:rsidR="00A02649" w:rsidRPr="00A2779D">
        <w:t xml:space="preserve">is one of the crucial resources in medical industry. Demand for blood supply is always high for various reasons including emergencies, surgeries, and treatment for blood-related diseases. The main source of blood reservoir comes from volunteer blood donors throughout the country. There are several ways to increase awareness of blood donation among Malaysia citizens. Social media postings play important role to reach most of the citizens. With close study of social media postings regarding blood donation in Malaysia, strategies can be designed to improve </w:t>
      </w:r>
      <w:r w:rsidR="006278C0" w:rsidRPr="00A2779D">
        <w:t>the efficiency of blood donation campaigns. In this research, two types of social media postings regarding blood donation will be examined: (a) postings by blood donation campaign organizers, (b) postings by general population. Webs Scraping techniques will be applied to obtain data on time and content of postings related to blood donation campaign in social media. The outcome of this study will provide a ground for analysts to perform analysis and design strategies based on current pattern of social media postings regarding blood donation in Malaysia.</w:t>
      </w:r>
    </w:p>
    <w:p w14:paraId="5DEC9AB2" w14:textId="77777777" w:rsidR="006278C0" w:rsidRPr="00A2779D" w:rsidRDefault="006278C0" w:rsidP="00D82DC2">
      <w:r w:rsidRPr="00A2779D">
        <w:t>Keywords: Blood donation campaign, Web Scraping, Social Media, Malaysia</w:t>
      </w:r>
    </w:p>
    <w:p w14:paraId="58F792F4" w14:textId="74A58267" w:rsidR="006278C0" w:rsidRPr="00A2779D" w:rsidRDefault="006278C0" w:rsidP="00D82DC2">
      <w:pPr>
        <w:pStyle w:val="Heading1"/>
      </w:pPr>
      <w:bookmarkStart w:id="1" w:name="_Toc44072665"/>
      <w:r w:rsidRPr="00A2779D">
        <w:t>II) Background of Selected Company</w:t>
      </w:r>
      <w:bookmarkEnd w:id="1"/>
    </w:p>
    <w:p w14:paraId="0C88935F" w14:textId="7EAD6558" w:rsidR="003A19DD" w:rsidRPr="00A2779D" w:rsidRDefault="003A19DD" w:rsidP="00D82DC2">
      <w:r w:rsidRPr="00A2779D">
        <w:t xml:space="preserve">The Advanced Medical and Dental Institute (AMDI) of USM is formed in 2002 with approved memorandum from Ministry of Education. AMDI focus on research and academics for novel and unconventional approaches and breakthroughs in medicine, dentistry, health sciences and tertiary healthcare services. AMDI consists of 6 clusters, namely Craniofacial &amp; Biomaterial Science, </w:t>
      </w:r>
      <w:proofErr w:type="spellStart"/>
      <w:r w:rsidRPr="00A2779D">
        <w:t>Infectomics</w:t>
      </w:r>
      <w:proofErr w:type="spellEnd"/>
      <w:r w:rsidRPr="00A2779D">
        <w:t>, Integrative Medicine, Lifestyle Sciences, Oncological &amp; Radiological Science and Regenerative Medicine. Each cluster consists of specialists from respective fields for advanced research.</w:t>
      </w:r>
    </w:p>
    <w:p w14:paraId="777ECCA1" w14:textId="3AABDCE0" w:rsidR="003A19DD" w:rsidRPr="00A2779D" w:rsidRDefault="003A19DD" w:rsidP="00D82DC2">
      <w:r w:rsidRPr="00A2779D">
        <w:t>The Regenerative Medicine Cluster focus on development in regenerative medicine, a multidisciplinary field to establish applications for repairing, replacing and re-growing damaged tissues. The Regenerative Medicine Cluster excels in Stem Cell Therapy, Gene Therapy, Bioengineering and Immunology.</w:t>
      </w:r>
    </w:p>
    <w:p w14:paraId="6E455A82" w14:textId="209F7854" w:rsidR="003A19DD" w:rsidRPr="00A2779D" w:rsidRDefault="003A19DD" w:rsidP="00D82DC2">
      <w:pPr>
        <w:pStyle w:val="Heading1"/>
      </w:pPr>
      <w:bookmarkStart w:id="2" w:name="_Toc44072666"/>
      <w:r w:rsidRPr="00A2779D">
        <w:t>III) Introduction</w:t>
      </w:r>
      <w:bookmarkEnd w:id="2"/>
    </w:p>
    <w:p w14:paraId="20D7E763" w14:textId="781420EF" w:rsidR="003A19DD" w:rsidRPr="00AA4DA8" w:rsidRDefault="003A19DD" w:rsidP="00D82DC2">
      <w:pPr>
        <w:pStyle w:val="Heading2"/>
      </w:pPr>
      <w:bookmarkStart w:id="3" w:name="_Toc44072667"/>
      <w:r w:rsidRPr="00AA4DA8">
        <w:t>Problem Statement</w:t>
      </w:r>
      <w:bookmarkEnd w:id="3"/>
    </w:p>
    <w:p w14:paraId="06865F6F" w14:textId="0B9CAAEF" w:rsidR="003A19DD" w:rsidRPr="00A2779D" w:rsidRDefault="003A19DD" w:rsidP="00D82DC2">
      <w:r w:rsidRPr="00A2779D">
        <w:t>Blood donation is important for life-saving procedure at the hospital. Patients requiring blood transfusion ranges from those with hematological disease such as thalassemia, and those undergoing major operation. With an increasing demand for blood transfusion, hospital blood banks often face shortage of blood supplies. Apart from this, blood banks also need a continuous supply of blood donations because of the short lifespan of some blood components.</w:t>
      </w:r>
    </w:p>
    <w:p w14:paraId="37405A06" w14:textId="4C976C5C" w:rsidR="003A19DD" w:rsidRPr="00A2779D" w:rsidRDefault="003A19DD" w:rsidP="00D82DC2">
      <w:r w:rsidRPr="00A2779D">
        <w:t xml:space="preserve">The world blood donor day is celebrated on 14th June every year. During this time, blood donation campaigns are heavily promoted in social media by campaign organizers. However, the </w:t>
      </w:r>
      <w:r w:rsidRPr="00A2779D">
        <w:lastRenderedPageBreak/>
        <w:t>level of engagements in social media among the general population in Malaysia has never been quantified. Understanding the pattern of social media posts and level of engagements by the general population will aid in formulating strategies for future blood donation campaigns. By analyzing the pattern of social media posting regarding blood donation by campaign organizers and general population, this will help in improving online promotion strategies to encourage public to donate blood.</w:t>
      </w:r>
    </w:p>
    <w:p w14:paraId="18C543C1" w14:textId="63FE81CB" w:rsidR="003A19DD" w:rsidRPr="00A2779D" w:rsidRDefault="003A19DD" w:rsidP="00D82DC2">
      <w:pPr>
        <w:pStyle w:val="Heading2"/>
      </w:pPr>
      <w:bookmarkStart w:id="4" w:name="_Toc44072668"/>
      <w:r w:rsidRPr="00A2779D">
        <w:t>Research Question</w:t>
      </w:r>
      <w:bookmarkEnd w:id="4"/>
    </w:p>
    <w:p w14:paraId="35C64461" w14:textId="2FCDD8E1" w:rsidR="003A19DD" w:rsidRPr="00A2779D" w:rsidRDefault="003A19DD" w:rsidP="00D82DC2">
      <w:pPr>
        <w:pStyle w:val="ListParagraph"/>
        <w:numPr>
          <w:ilvl w:val="0"/>
          <w:numId w:val="1"/>
        </w:numPr>
      </w:pPr>
      <w:r w:rsidRPr="00A2779D">
        <w:t>How frequent is social media posting regarding blood donation by campaign organizers?</w:t>
      </w:r>
    </w:p>
    <w:p w14:paraId="5CCF7B42" w14:textId="0705FCB2" w:rsidR="003A19DD" w:rsidRPr="00A2779D" w:rsidRDefault="003A19DD" w:rsidP="00D82DC2">
      <w:pPr>
        <w:pStyle w:val="ListParagraph"/>
        <w:numPr>
          <w:ilvl w:val="0"/>
          <w:numId w:val="1"/>
        </w:numPr>
      </w:pPr>
      <w:r w:rsidRPr="00A2779D">
        <w:t>How frequent is social media posting regarding blood donation by general population?</w:t>
      </w:r>
    </w:p>
    <w:p w14:paraId="0BBBDAAF" w14:textId="1E673E8C" w:rsidR="003A19DD" w:rsidRPr="00A2779D" w:rsidRDefault="003A19DD" w:rsidP="00D82DC2">
      <w:pPr>
        <w:pStyle w:val="ListParagraph"/>
        <w:numPr>
          <w:ilvl w:val="0"/>
          <w:numId w:val="1"/>
        </w:numPr>
      </w:pPr>
      <w:r w:rsidRPr="00A2779D">
        <w:t>Is there any pattern in number of social media posting regarding blood donation by both campaign organizers and general population?</w:t>
      </w:r>
    </w:p>
    <w:p w14:paraId="79D7457E" w14:textId="60CB32A4" w:rsidR="003A19DD" w:rsidRPr="00A2779D" w:rsidRDefault="003A19DD" w:rsidP="00D82DC2">
      <w:pPr>
        <w:pStyle w:val="Heading2"/>
      </w:pPr>
      <w:bookmarkStart w:id="5" w:name="_Toc44072669"/>
      <w:r w:rsidRPr="00A2779D">
        <w:t>Objectives</w:t>
      </w:r>
      <w:bookmarkEnd w:id="5"/>
    </w:p>
    <w:p w14:paraId="66B0941D" w14:textId="477F067C" w:rsidR="003A19DD" w:rsidRPr="00A2779D" w:rsidRDefault="003A19DD" w:rsidP="00D82DC2">
      <w:pPr>
        <w:pStyle w:val="ListParagraph"/>
        <w:numPr>
          <w:ilvl w:val="0"/>
          <w:numId w:val="2"/>
        </w:numPr>
      </w:pPr>
      <w:bookmarkStart w:id="6" w:name="_Hlk56760851"/>
      <w:r w:rsidRPr="00A2779D">
        <w:t xml:space="preserve">To </w:t>
      </w:r>
      <w:r w:rsidR="00BF1583">
        <w:t>identify</w:t>
      </w:r>
      <w:r w:rsidRPr="00A2779D">
        <w:t xml:space="preserve"> the pattern (frequency, platform used, and content) of social media postings regarding blood donation throughout the year by blood donation campaign organizers </w:t>
      </w:r>
    </w:p>
    <w:p w14:paraId="1F2EFAB9" w14:textId="54D2A45F" w:rsidR="003A19DD" w:rsidRPr="00A2779D" w:rsidRDefault="003A19DD" w:rsidP="00D82DC2">
      <w:pPr>
        <w:pStyle w:val="ListParagraph"/>
        <w:numPr>
          <w:ilvl w:val="0"/>
          <w:numId w:val="2"/>
        </w:numPr>
      </w:pPr>
      <w:r w:rsidRPr="00A2779D">
        <w:t xml:space="preserve">To </w:t>
      </w:r>
      <w:r w:rsidR="00BF1583">
        <w:t>identify</w:t>
      </w:r>
      <w:r w:rsidRPr="00A2779D">
        <w:t xml:space="preserve"> the pattern (frequency, platform used, and content) of social media postings regarding blood donation throughout the year by general population</w:t>
      </w:r>
    </w:p>
    <w:p w14:paraId="6E62A401" w14:textId="41FA1AFF" w:rsidR="003A19DD" w:rsidRPr="00A2779D" w:rsidRDefault="003A19DD" w:rsidP="00D82DC2">
      <w:pPr>
        <w:pStyle w:val="ListParagraph"/>
        <w:numPr>
          <w:ilvl w:val="0"/>
          <w:numId w:val="2"/>
        </w:numPr>
      </w:pPr>
      <w:r w:rsidRPr="00A2779D">
        <w:t xml:space="preserve">To </w:t>
      </w:r>
      <w:r w:rsidR="00BF1583">
        <w:t>determine</w:t>
      </w:r>
      <w:r w:rsidRPr="00A2779D">
        <w:t xml:space="preserve"> the peak time (which month of the year) of blood donation promotion in social media by blood donation campaign organizers and assess the level of engagements among the public </w:t>
      </w:r>
    </w:p>
    <w:p w14:paraId="69CE50F8" w14:textId="2E43DFEA" w:rsidR="003E4189" w:rsidRPr="00A2779D" w:rsidRDefault="003E4189" w:rsidP="00D82DC2">
      <w:pPr>
        <w:pStyle w:val="Heading2"/>
      </w:pPr>
      <w:bookmarkStart w:id="7" w:name="_Toc44072670"/>
      <w:bookmarkEnd w:id="6"/>
      <w:r w:rsidRPr="00A2779D">
        <w:t xml:space="preserve">Benefit </w:t>
      </w:r>
      <w:r w:rsidR="009274B2" w:rsidRPr="00A2779D">
        <w:t>of the Project</w:t>
      </w:r>
      <w:bookmarkEnd w:id="7"/>
    </w:p>
    <w:p w14:paraId="7CF1D2B8" w14:textId="14C93643" w:rsidR="009274B2" w:rsidRPr="00A2779D" w:rsidRDefault="009274B2" w:rsidP="00D82DC2">
      <w:bookmarkStart w:id="8" w:name="_Hlk56760864"/>
      <w:r w:rsidRPr="00A2779D">
        <w:t xml:space="preserve">With this project, the frequency and pattern of social media postings regarding blood donation campaign can be quantified and recorded. The text mining model built from this project can be used as a data source for future analysis on similar topics. Besides, the prediction model built can help to predict the peak season of blood donation campaigns and allocate resource to maximize efficiency of social media advertisements. </w:t>
      </w:r>
    </w:p>
    <w:p w14:paraId="063354C7" w14:textId="60519951" w:rsidR="009274B2" w:rsidRPr="00A2779D" w:rsidRDefault="009274B2" w:rsidP="00D82DC2">
      <w:pPr>
        <w:pStyle w:val="Heading1"/>
      </w:pPr>
      <w:bookmarkStart w:id="9" w:name="_Toc44072671"/>
      <w:bookmarkEnd w:id="8"/>
      <w:r w:rsidRPr="00A2779D">
        <w:t>IV) Related Works</w:t>
      </w:r>
      <w:bookmarkEnd w:id="9"/>
    </w:p>
    <w:p w14:paraId="05FE2591" w14:textId="1F5BD821" w:rsidR="003E4189" w:rsidRPr="00A2779D" w:rsidRDefault="003433EA" w:rsidP="00D82DC2">
      <w:pPr>
        <w:pStyle w:val="Heading2"/>
      </w:pPr>
      <w:bookmarkStart w:id="10" w:name="_Toc44072672"/>
      <w:r w:rsidRPr="00A2779D">
        <w:t>Background</w:t>
      </w:r>
      <w:bookmarkEnd w:id="10"/>
    </w:p>
    <w:p w14:paraId="217F2FAC" w14:textId="300AD4F5" w:rsidR="003433EA" w:rsidRPr="00A2779D" w:rsidRDefault="003433EA" w:rsidP="00D82DC2">
      <w:bookmarkStart w:id="11" w:name="_Hlk57035926"/>
      <w:r w:rsidRPr="00A2779D">
        <w:t xml:space="preserve">Blood donation is an important source of replenishing blood bank as well as handling emergency blood demand. Blood bank usually requires continuous amount of blood supply </w:t>
      </w:r>
      <w:r w:rsidR="0057524F" w:rsidRPr="00A2779D">
        <w:t xml:space="preserve">as blood components have limited lifespan. Among the important components, red blood cells (RBC) can live up to 42 days and platelets can only live up to 5 days after blood donation. </w:t>
      </w:r>
      <w:r w:rsidR="0057524F" w:rsidRPr="00A2779D">
        <w:fldChar w:fldCharType="begin"/>
      </w:r>
      <w:r w:rsidR="0057524F" w:rsidRPr="00A2779D">
        <w:instrText xml:space="preserve"> ADDIN EN.CITE &lt;EndNote&gt;&lt;Cite&gt;&lt;RecNum&gt;25&lt;/RecNum&gt;&lt;DisplayText&gt;(&lt;style face="italic"&gt;Blood Components&lt;/style&gt;)&lt;/DisplayText&gt;&lt;record&gt;&lt;rec-number&gt;25&lt;/rec-number&gt;&lt;foreign-keys&gt;&lt;key app="EN" db-id="dfzd55p0nx52sse595kxrevhvfr5erwdwvv5" timestamp="1593106122"&gt;25&lt;/key&gt;&lt;/foreign-keys&gt;&lt;ref-type name="Web Page"&gt;12&lt;/ref-type&gt;&lt;contributors&gt;&lt;/contributors&gt;&lt;titles&gt;&lt;title&gt;Blood Components&lt;/title&gt;&lt;/titles&gt;&lt;volume&gt;2020&lt;/volume&gt;&lt;number&gt;2020-06-26&lt;/number&gt;&lt;dates&gt;&lt;/dates&gt;&lt;publisher&gt;American Red Cross&lt;/publisher&gt;&lt;urls&gt;&lt;related-urls&gt;&lt;url&gt;&lt;style face="underline" font="default" size="100%"&gt;https://www.redcrossblood.org/donate-blood/how-to-donate/types-of-blood-donations/blood-components.html&lt;/style&gt;&lt;/url&gt;&lt;/related-urls&gt;&lt;/urls&gt;&lt;/record&gt;&lt;/Cite&gt;&lt;/EndNote&gt;</w:instrText>
      </w:r>
      <w:r w:rsidR="0057524F" w:rsidRPr="00A2779D">
        <w:fldChar w:fldCharType="separate"/>
      </w:r>
      <w:r w:rsidR="0057524F" w:rsidRPr="00A2779D">
        <w:rPr>
          <w:noProof/>
        </w:rPr>
        <w:t>(</w:t>
      </w:r>
      <w:hyperlink w:anchor="_ENREF_4" w:tooltip=",  #25" w:history="1">
        <w:r w:rsidR="005E5D5E" w:rsidRPr="00A2779D">
          <w:rPr>
            <w:i/>
            <w:noProof/>
          </w:rPr>
          <w:t>Blood Components</w:t>
        </w:r>
      </w:hyperlink>
      <w:r w:rsidR="0057524F" w:rsidRPr="00A2779D">
        <w:rPr>
          <w:noProof/>
        </w:rPr>
        <w:t>)</w:t>
      </w:r>
      <w:r w:rsidR="0057524F" w:rsidRPr="00A2779D">
        <w:fldChar w:fldCharType="end"/>
      </w:r>
      <w:r w:rsidR="0057524F" w:rsidRPr="00A2779D">
        <w:t xml:space="preserve">. </w:t>
      </w:r>
    </w:p>
    <w:p w14:paraId="02A95623" w14:textId="671A1B35" w:rsidR="0057524F" w:rsidRPr="00A2779D" w:rsidRDefault="0057524F" w:rsidP="00D82DC2">
      <w:r w:rsidRPr="00A2779D">
        <w:t xml:space="preserve">In the recent Covid19 cases, around 2000 bags of blood helped to save around 1000 patients daily. </w:t>
      </w:r>
      <w:r w:rsidRPr="00A2779D">
        <w:fldChar w:fldCharType="begin"/>
      </w:r>
      <w:r w:rsidRPr="00A2779D">
        <w:instrText xml:space="preserve"> ADDIN EN.CITE &lt;EndNote&gt;&lt;Cite&gt;&lt;Author&gt;SULAIMAN&lt;/Author&gt;&lt;Year&gt;2020&lt;/Year&gt;&lt;RecNum&gt;26&lt;/RecNum&gt;&lt;DisplayText&gt;(SULAIMAN, 2020)&lt;/DisplayText&gt;&lt;record&gt;&lt;rec-number&gt;26&lt;/rec-number&gt;&lt;foreign-keys&gt;&lt;key app="EN" db-id="dfzd55p0nx52sse595kxrevhvfr5erwdwvv5" timestamp="1593106502"&gt;26&lt;/key&gt;&lt;/foreign-keys&gt;&lt;ref-type name="Newspaper Article"&gt;23&lt;/ref-type&gt;&lt;contributors&gt;&lt;authors&gt;&lt;author&gt;RAIHAM MOHD SANUSI &amp;amp; ZUBIR SULAIMAN &lt;/author&gt;&lt;/authors&gt;&lt;/contributors&gt;&lt;titles&gt;&lt;title&gt;Derma darah bantu 1,000 pesakit setiap hari&lt;/title&gt;&lt;secondary-title&gt;Sinar Harian&lt;/secondary-title&gt;&lt;/titles&gt;&lt;keywords&gt;&lt;keyword&gt;derma darah, kkm, Dr. Noor Hisham Abdullah&lt;/keyword&gt;&lt;/keywords&gt;&lt;dates&gt;&lt;year&gt;2020&lt;/year&gt;&lt;/dates&gt;&lt;pub-location&gt;Putrajaya&lt;/pub-location&gt;&lt;urls&gt;&lt;related-urls&gt;&lt;url&gt;&lt;style face="underline" font="default" size="100%"&gt;https://www.sinarharian.com.my/article/87778/BERITA/Nasional/Derma-darah-bantu-1000-pesakit-setiap-hari&lt;/style&gt;&lt;/url&gt;&lt;/related-urls&gt;&lt;/urls&gt;&lt;access-date&gt;2020-06-26&lt;/access-date&gt;&lt;/record&gt;&lt;/Cite&gt;&lt;/EndNote&gt;</w:instrText>
      </w:r>
      <w:r w:rsidRPr="00A2779D">
        <w:fldChar w:fldCharType="separate"/>
      </w:r>
      <w:r w:rsidRPr="00A2779D">
        <w:rPr>
          <w:noProof/>
        </w:rPr>
        <w:t>(</w:t>
      </w:r>
      <w:hyperlink w:anchor="_ENREF_15" w:tooltip="SULAIMAN, 2020 #26" w:history="1">
        <w:r w:rsidR="005E5D5E" w:rsidRPr="00A2779D">
          <w:rPr>
            <w:noProof/>
          </w:rPr>
          <w:t>SULAIMAN, 2020</w:t>
        </w:r>
      </w:hyperlink>
      <w:r w:rsidRPr="00A2779D">
        <w:rPr>
          <w:noProof/>
        </w:rPr>
        <w:t>)</w:t>
      </w:r>
      <w:r w:rsidRPr="00A2779D">
        <w:fldChar w:fldCharType="end"/>
      </w:r>
      <w:r w:rsidR="00B94A22" w:rsidRPr="00A2779D">
        <w:t>. In the interview, Dr. Noor Hisham Abdullah, the Director General of Health Malaysia stated the great significance of blood donation campaigns in achieving this result.</w:t>
      </w:r>
    </w:p>
    <w:p w14:paraId="1E8491DC" w14:textId="1B04B703" w:rsidR="00B94A22" w:rsidRPr="00A2779D" w:rsidRDefault="00B94A22" w:rsidP="00D82DC2">
      <w:r w:rsidRPr="00A2779D">
        <w:lastRenderedPageBreak/>
        <w:t>Among the various ways of promoting blood donation campaigns, social media stands to be one of the most efficient and cost saving channels. In recent researches, it is found that social media platforms like Facebook, Twitter and YouTube has evolved from platforms of information sharing into platforms for influence</w:t>
      </w:r>
      <w:r w:rsidR="00003D0B" w:rsidRPr="00A2779D">
        <w:t xml:space="preserve">, bringing revolution to the marketing, advertising, and promotion industries </w:t>
      </w:r>
      <w:r w:rsidR="00003D0B" w:rsidRPr="00A2779D">
        <w:fldChar w:fldCharType="begin"/>
      </w:r>
      <w:r w:rsidR="00003D0B" w:rsidRPr="00A2779D">
        <w:instrText xml:space="preserve"> ADDIN EN.CITE &lt;EndNote&gt;&lt;Cite&gt;&lt;Author&gt;Hanna&lt;/Author&gt;&lt;Year&gt;2011&lt;/Year&gt;&lt;RecNum&gt;27&lt;/RecNum&gt;&lt;DisplayText&gt;(Hanna et al., 2011)&lt;/DisplayText&gt;&lt;record&gt;&lt;rec-number&gt;27&lt;/rec-number&gt;&lt;foreign-keys&gt;&lt;key app="EN" db-id="dfzd55p0nx52sse595kxrevhvfr5erwdwvv5" timestamp="1593107602"&gt;27&lt;/key&gt;&lt;/foreign-keys&gt;&lt;ref-type name="Journal Article"&gt;17&lt;/ref-type&gt;&lt;contributors&gt;&lt;authors&gt;&lt;author&gt;Hanna, Richard&lt;/author&gt;&lt;author&gt;Rohm, Andrew&lt;/author&gt;&lt;author&gt;Crittenden, Victoria L.&lt;/author&gt;&lt;/authors&gt;&lt;/contributors&gt;&lt;titles&gt;&lt;title&gt;We’re all connected: The power of the social media ecosystem&lt;/title&gt;&lt;secondary-title&gt;Business Horizons&lt;/secondary-title&gt;&lt;/titles&gt;&lt;periodical&gt;&lt;full-title&gt;Business Horizons&lt;/full-title&gt;&lt;/periodical&gt;&lt;pages&gt;265-273&lt;/pages&gt;&lt;volume&gt;54&lt;/volume&gt;&lt;number&gt;3&lt;/number&gt;&lt;section&gt;265&lt;/section&gt;&lt;dates&gt;&lt;year&gt;2011&lt;/year&gt;&lt;/dates&gt;&lt;isbn&gt;00076813&lt;/isbn&gt;&lt;urls&gt;&lt;/urls&gt;&lt;electronic-resource-num&gt;10.1016/j.bushor.2011.01.007&lt;/electronic-resource-num&gt;&lt;/record&gt;&lt;/Cite&gt;&lt;/EndNote&gt;</w:instrText>
      </w:r>
      <w:r w:rsidR="00003D0B" w:rsidRPr="00A2779D">
        <w:fldChar w:fldCharType="separate"/>
      </w:r>
      <w:r w:rsidR="00003D0B" w:rsidRPr="00A2779D">
        <w:rPr>
          <w:noProof/>
        </w:rPr>
        <w:t>(</w:t>
      </w:r>
      <w:hyperlink w:anchor="_ENREF_9" w:tooltip="Hanna, 2011 #27" w:history="1">
        <w:r w:rsidR="005E5D5E" w:rsidRPr="00A2779D">
          <w:rPr>
            <w:noProof/>
          </w:rPr>
          <w:t>Hanna et al., 2011</w:t>
        </w:r>
      </w:hyperlink>
      <w:r w:rsidR="00003D0B" w:rsidRPr="00A2779D">
        <w:rPr>
          <w:noProof/>
        </w:rPr>
        <w:t>)</w:t>
      </w:r>
      <w:r w:rsidR="00003D0B" w:rsidRPr="00A2779D">
        <w:fldChar w:fldCharType="end"/>
      </w:r>
      <w:r w:rsidR="00003D0B" w:rsidRPr="00A2779D">
        <w:t>.</w:t>
      </w:r>
    </w:p>
    <w:p w14:paraId="0BC4775C" w14:textId="4046831E" w:rsidR="00003D0B" w:rsidRPr="00A2779D" w:rsidRDefault="00003D0B" w:rsidP="00D82DC2">
      <w:r w:rsidRPr="00A2779D">
        <w:t xml:space="preserve">The Malaysia Government especially Ministry of Health Malaysia has been taking various initiatives to promote </w:t>
      </w:r>
      <w:r w:rsidR="00471FF6" w:rsidRPr="00A2779D">
        <w:t xml:space="preserve">awareness of blood donation campaign among public, including intensive advertising (via mainstream television and radio channels), mobile blood transfusion service center, giving incentives to blood donors, establishment of donation suites and collaboration with other government institution </w:t>
      </w:r>
      <w:r w:rsidR="00471FF6" w:rsidRPr="00A2779D">
        <w:fldChar w:fldCharType="begin"/>
      </w:r>
      <w:r w:rsidR="00471FF6" w:rsidRPr="00A2779D">
        <w:instrText xml:space="preserve"> ADDIN EN.CITE &lt;EndNote&gt;&lt;Cite&gt;&lt;Author&gt;Nur Hairani&lt;/Author&gt;&lt;Year&gt;2018&lt;/Year&gt;&lt;RecNum&gt;23&lt;/RecNum&gt;&lt;DisplayText&gt;(Nur Hairani et al., 2018)&lt;/DisplayText&gt;&lt;record&gt;&lt;rec-number&gt;23&lt;/rec-number&gt;&lt;foreign-keys&gt;&lt;key app="EN" db-id="dfzd55p0nx52sse595kxrevhvfr5erwdwvv5" timestamp="1593098461"&gt;23&lt;/key&gt;&lt;/foreign-keys&gt;&lt;ref-type name="Journal Article"&gt;17&lt;/ref-type&gt;&lt;contributors&gt;&lt;authors&gt;&lt;author&gt;Nur Hairani, AR&lt;/author&gt;&lt;author&gt;Muhammad Asri, MA&lt;/author&gt;&lt;author&gt;Mohammed Farhan, MY&lt;/author&gt;&lt;/authors&gt;&lt;/contributors&gt;&lt;titles&gt;&lt;title&gt;Blood Donation Program in Malaysia: Government Initiatives towards Attracting Volunteer Blood Donors&lt;/title&gt;&lt;secondary-title&gt;International Journal of Engineering &amp;amp; Technology&lt;/secondary-title&gt;&lt;/titles&gt;&lt;periodical&gt;&lt;full-title&gt;International Journal of Engineering &amp;amp; Technology&lt;/full-title&gt;&lt;/periodical&gt;&lt;pages&gt;240-243&lt;/pages&gt;&lt;volume&gt;7&lt;/volume&gt;&lt;number&gt;4.15&lt;/number&gt;&lt;dates&gt;&lt;year&gt;2018&lt;/year&gt;&lt;/dates&gt;&lt;urls&gt;&lt;/urls&gt;&lt;/record&gt;&lt;/Cite&gt;&lt;/EndNote&gt;</w:instrText>
      </w:r>
      <w:r w:rsidR="00471FF6" w:rsidRPr="00A2779D">
        <w:fldChar w:fldCharType="separate"/>
      </w:r>
      <w:r w:rsidR="00471FF6" w:rsidRPr="00A2779D">
        <w:rPr>
          <w:noProof/>
        </w:rPr>
        <w:t>(</w:t>
      </w:r>
      <w:hyperlink w:anchor="_ENREF_11" w:tooltip="Nur Hairani, 2018 #23" w:history="1">
        <w:r w:rsidR="005E5D5E" w:rsidRPr="00A2779D">
          <w:rPr>
            <w:noProof/>
          </w:rPr>
          <w:t>Nur Hairani et al., 2018</w:t>
        </w:r>
      </w:hyperlink>
      <w:r w:rsidR="00471FF6" w:rsidRPr="00A2779D">
        <w:rPr>
          <w:noProof/>
        </w:rPr>
        <w:t>)</w:t>
      </w:r>
      <w:r w:rsidR="00471FF6" w:rsidRPr="00A2779D">
        <w:fldChar w:fldCharType="end"/>
      </w:r>
      <w:r w:rsidR="00471FF6" w:rsidRPr="00A2779D">
        <w:t>. However, study on effect and patterns of social media postings are still lacking.</w:t>
      </w:r>
    </w:p>
    <w:p w14:paraId="799DA8DD" w14:textId="2C341B22" w:rsidR="00471FF6" w:rsidRPr="00A2779D" w:rsidRDefault="00471FF6" w:rsidP="00D82DC2">
      <w:pPr>
        <w:pStyle w:val="Heading2"/>
      </w:pPr>
      <w:bookmarkStart w:id="12" w:name="_Toc44072673"/>
      <w:bookmarkStart w:id="13" w:name="_Hlk57035977"/>
      <w:bookmarkEnd w:id="11"/>
      <w:r w:rsidRPr="00A2779D">
        <w:t>Related Work</w:t>
      </w:r>
      <w:r w:rsidR="00A32709" w:rsidRPr="00A2779D">
        <w:t xml:space="preserve"> of Data Science and Analytics</w:t>
      </w:r>
      <w:r w:rsidR="004F6B4C" w:rsidRPr="00A2779D">
        <w:t xml:space="preserve"> Techniques</w:t>
      </w:r>
      <w:bookmarkEnd w:id="12"/>
    </w:p>
    <w:p w14:paraId="1FCEE832" w14:textId="77777777" w:rsidR="008E2AC6" w:rsidRPr="00A2779D" w:rsidRDefault="002A3562" w:rsidP="00D82DC2">
      <w:r w:rsidRPr="00A2779D">
        <w:t xml:space="preserve">One of the biggest problems faced by blood supply chain is the fluctuation in blood demand. Due to the short lifespan of blood components, sudden spike in demand may cause blood bank shortage which might result in death of patients. </w:t>
      </w:r>
    </w:p>
    <w:p w14:paraId="14E744F0" w14:textId="633876E5" w:rsidR="00E72F7E" w:rsidRPr="00A2779D" w:rsidRDefault="002A3562" w:rsidP="00D82DC2">
      <w:r w:rsidRPr="00A2779D">
        <w:t xml:space="preserve">To overcome this, researches have been carried out to predict blood demand. </w:t>
      </w:r>
      <w:r w:rsidR="00E72F7E" w:rsidRPr="00A2779D">
        <w:t xml:space="preserve">In year 2004, three time series analysis methods are used to forecast the red blood cell transfusion demand </w:t>
      </w:r>
      <w:r w:rsidR="00E72F7E" w:rsidRPr="00A2779D">
        <w:fldChar w:fldCharType="begin"/>
      </w:r>
      <w:r w:rsidR="00E72F7E" w:rsidRPr="00A2779D">
        <w:instrText xml:space="preserve"> ADDIN EN.CITE &lt;EndNote&gt;&lt;Cite&gt;&lt;Author&gt;Pereira&lt;/Author&gt;&lt;Year&gt;2004&lt;/Year&gt;&lt;RecNum&gt;33&lt;/RecNum&gt;&lt;DisplayText&gt;(Pereira, 2004)&lt;/DisplayText&gt;&lt;record&gt;&lt;rec-number&gt;33&lt;/rec-number&gt;&lt;foreign-keys&gt;&lt;key app="EN" db-id="dfzd55p0nx52sse595kxrevhvfr5erwdwvv5" timestamp="1593114641"&gt;33&lt;/key&gt;&lt;/foreign-keys&gt;&lt;ref-type name="Journal Article"&gt;17&lt;/ref-type&gt;&lt;contributors&gt;&lt;authors&gt;&lt;author&gt;Pereira, A.&lt;/author&gt;&lt;/authors&gt;&lt;/contributors&gt;&lt;auth-address&gt;Service of Hemotherapy and Hemostasis and the Blood Bank, Hospital Clinic, Barcelona, Spain. apereira@clinic.ub.es&lt;/auth-address&gt;&lt;titles&gt;&lt;title&gt;Performance of time-series methods in forecasting the demand for red blood cell transfusion&lt;/title&gt;&lt;secondary-title&gt;Transfusion&lt;/secondary-title&gt;&lt;/titles&gt;&lt;periodical&gt;&lt;full-title&gt;Transfusion&lt;/full-title&gt;&lt;/periodical&gt;&lt;pages&gt;739-46&lt;/pages&gt;&lt;volume&gt;44&lt;/volume&gt;&lt;number&gt;5&lt;/number&gt;&lt;edition&gt;2004/04/24&lt;/edition&gt;&lt;keywords&gt;&lt;keyword&gt;*Erythrocyte Transfusion&lt;/keyword&gt;&lt;keyword&gt;Humans&lt;/keyword&gt;&lt;/keywords&gt;&lt;dates&gt;&lt;year&gt;2004&lt;/year&gt;&lt;pub-dates&gt;&lt;date&gt;May&lt;/date&gt;&lt;/pub-dates&gt;&lt;/dates&gt;&lt;isbn&gt;0041-1132 (Print)&amp;#xD;0041-1132 (Linking)&lt;/isbn&gt;&lt;accession-num&gt;15104656&lt;/accession-num&gt;&lt;urls&gt;&lt;related-urls&gt;&lt;url&gt;&lt;style face="underline" font="default" size="100%"&gt;https://www.ncbi.nlm.nih.gov/pubmed/15104656&lt;/style&gt;&lt;/url&gt;&lt;/related-urls&gt;&lt;/urls&gt;&lt;electronic-resource-num&gt;10.1111/j.1537-2995.2004.03363.x&lt;/electronic-resource-num&gt;&lt;/record&gt;&lt;/Cite&gt;&lt;/EndNote&gt;</w:instrText>
      </w:r>
      <w:r w:rsidR="00E72F7E" w:rsidRPr="00A2779D">
        <w:fldChar w:fldCharType="separate"/>
      </w:r>
      <w:r w:rsidR="00E72F7E" w:rsidRPr="00A2779D">
        <w:rPr>
          <w:noProof/>
        </w:rPr>
        <w:t>(</w:t>
      </w:r>
      <w:hyperlink w:anchor="_ENREF_13" w:tooltip="Pereira, 2004 #33" w:history="1">
        <w:r w:rsidR="005E5D5E" w:rsidRPr="00A2779D">
          <w:rPr>
            <w:noProof/>
          </w:rPr>
          <w:t>Pere</w:t>
        </w:r>
        <w:r w:rsidR="005E5D5E" w:rsidRPr="00A2779D">
          <w:rPr>
            <w:noProof/>
          </w:rPr>
          <w:t>i</w:t>
        </w:r>
        <w:r w:rsidR="005E5D5E" w:rsidRPr="00A2779D">
          <w:rPr>
            <w:noProof/>
          </w:rPr>
          <w:t>ra, 2004</w:t>
        </w:r>
      </w:hyperlink>
      <w:r w:rsidR="00E72F7E" w:rsidRPr="00A2779D">
        <w:rPr>
          <w:noProof/>
        </w:rPr>
        <w:t>)</w:t>
      </w:r>
      <w:r w:rsidR="00E72F7E" w:rsidRPr="00A2779D">
        <w:fldChar w:fldCharType="end"/>
      </w:r>
      <w:r w:rsidR="00E72F7E" w:rsidRPr="00A2779D">
        <w:t xml:space="preserve">. The three methods used are seasonal ARIMA, the Holt-Winters family of exponential smoothing methods and Neural Network. The performance is measured by the coverage rate and the outdate rate. </w:t>
      </w:r>
      <w:r w:rsidR="00FF41F5" w:rsidRPr="00A2779D">
        <w:t>The best-fit model is identified to be seasonal ARIMA (0,1,</w:t>
      </w:r>
      <w:proofErr w:type="gramStart"/>
      <w:r w:rsidR="00FF41F5" w:rsidRPr="00A2779D">
        <w:t>1)(</w:t>
      </w:r>
      <w:proofErr w:type="gramEnd"/>
      <w:r w:rsidR="00FF41F5" w:rsidRPr="00A2779D">
        <w:t>0,1,1)</w:t>
      </w:r>
      <w:r w:rsidR="00FF41F5" w:rsidRPr="00A2779D">
        <w:rPr>
          <w:vertAlign w:val="subscript"/>
        </w:rPr>
        <w:t>12</w:t>
      </w:r>
      <w:r w:rsidR="00FF41F5" w:rsidRPr="00A2779D">
        <w:t xml:space="preserve"> model.</w:t>
      </w:r>
    </w:p>
    <w:p w14:paraId="4CA55304" w14:textId="7D168187" w:rsidR="00FF41F5" w:rsidRPr="00A2779D" w:rsidRDefault="00FF41F5" w:rsidP="00D82DC2">
      <w:pPr>
        <w:pStyle w:val="Caption"/>
      </w:pPr>
      <w:r w:rsidRPr="00A2779D">
        <w:t xml:space="preserve">Table </w:t>
      </w:r>
      <w:fldSimple w:instr=" SEQ Table \* ARABIC ">
        <w:r w:rsidR="009747DD">
          <w:rPr>
            <w:noProof/>
          </w:rPr>
          <w:t>1</w:t>
        </w:r>
      </w:fldSimple>
      <w:r w:rsidRPr="00A2779D">
        <w:t>: Forecasting Performance of time series methods on RBC transfusion demand over 1-year horizon</w:t>
      </w:r>
    </w:p>
    <w:tbl>
      <w:tblPr>
        <w:tblStyle w:val="TableGrid"/>
        <w:tblW w:w="0" w:type="auto"/>
        <w:tblLook w:val="04A0" w:firstRow="1" w:lastRow="0" w:firstColumn="1" w:lastColumn="0" w:noHBand="0" w:noVBand="1"/>
      </w:tblPr>
      <w:tblGrid>
        <w:gridCol w:w="2337"/>
        <w:gridCol w:w="2337"/>
        <w:gridCol w:w="2338"/>
        <w:gridCol w:w="2338"/>
      </w:tblGrid>
      <w:tr w:rsidR="00E72F7E" w:rsidRPr="00A2779D" w14:paraId="4A0C9535" w14:textId="77777777" w:rsidTr="00E72F7E">
        <w:tc>
          <w:tcPr>
            <w:tcW w:w="2337" w:type="dxa"/>
          </w:tcPr>
          <w:p w14:paraId="3D80EFEA" w14:textId="35A2BA28" w:rsidR="00E72F7E" w:rsidRPr="00A2779D" w:rsidRDefault="00E72F7E" w:rsidP="00D82DC2">
            <w:r w:rsidRPr="00A2779D">
              <w:t>Forecasting Method</w:t>
            </w:r>
          </w:p>
        </w:tc>
        <w:tc>
          <w:tcPr>
            <w:tcW w:w="2337" w:type="dxa"/>
          </w:tcPr>
          <w:p w14:paraId="1680C26C" w14:textId="49EDC880" w:rsidR="00E72F7E" w:rsidRPr="00A2779D" w:rsidRDefault="00E72F7E" w:rsidP="00D82DC2">
            <w:r w:rsidRPr="00A2779D">
              <w:t>ARIMA (0,1,</w:t>
            </w:r>
            <w:proofErr w:type="gramStart"/>
            <w:r w:rsidRPr="00A2779D">
              <w:t>1)(</w:t>
            </w:r>
            <w:proofErr w:type="gramEnd"/>
            <w:r w:rsidRPr="00A2779D">
              <w:t>0,1,1)</w:t>
            </w:r>
            <w:r w:rsidRPr="00A2779D">
              <w:rPr>
                <w:vertAlign w:val="subscript"/>
              </w:rPr>
              <w:t>12</w:t>
            </w:r>
          </w:p>
        </w:tc>
        <w:tc>
          <w:tcPr>
            <w:tcW w:w="2338" w:type="dxa"/>
          </w:tcPr>
          <w:p w14:paraId="64AF579D" w14:textId="325C714A" w:rsidR="00E72F7E" w:rsidRPr="00A2779D" w:rsidRDefault="00E72F7E" w:rsidP="00D82DC2">
            <w:r w:rsidRPr="00A2779D">
              <w:t>Exponential Smoothing</w:t>
            </w:r>
          </w:p>
        </w:tc>
        <w:tc>
          <w:tcPr>
            <w:tcW w:w="2338" w:type="dxa"/>
          </w:tcPr>
          <w:p w14:paraId="35C10C96" w14:textId="66920C1A" w:rsidR="00E72F7E" w:rsidRPr="00A2779D" w:rsidRDefault="00E72F7E" w:rsidP="00D82DC2">
            <w:r w:rsidRPr="00A2779D">
              <w:t>Neural Network</w:t>
            </w:r>
          </w:p>
        </w:tc>
      </w:tr>
      <w:tr w:rsidR="00E72F7E" w:rsidRPr="00A2779D" w14:paraId="4AC50390" w14:textId="77777777" w:rsidTr="00E72F7E">
        <w:tc>
          <w:tcPr>
            <w:tcW w:w="2337" w:type="dxa"/>
          </w:tcPr>
          <w:p w14:paraId="5FC4ED5D" w14:textId="71294989" w:rsidR="00E72F7E" w:rsidRPr="00A2779D" w:rsidRDefault="00E72F7E" w:rsidP="00D82DC2">
            <w:r w:rsidRPr="00A2779D">
              <w:t>Coverage Rate (%)</w:t>
            </w:r>
          </w:p>
        </w:tc>
        <w:tc>
          <w:tcPr>
            <w:tcW w:w="2337" w:type="dxa"/>
          </w:tcPr>
          <w:p w14:paraId="20D30432" w14:textId="3C859519" w:rsidR="00E72F7E" w:rsidRPr="00A2779D" w:rsidRDefault="00E72F7E" w:rsidP="00D82DC2">
            <w:r w:rsidRPr="00A2779D">
              <w:t>89</w:t>
            </w:r>
          </w:p>
        </w:tc>
        <w:tc>
          <w:tcPr>
            <w:tcW w:w="2338" w:type="dxa"/>
          </w:tcPr>
          <w:p w14:paraId="5A54ABDC" w14:textId="341516A4" w:rsidR="00E72F7E" w:rsidRPr="00A2779D" w:rsidRDefault="00E72F7E" w:rsidP="00D82DC2">
            <w:r w:rsidRPr="00A2779D">
              <w:t>91</w:t>
            </w:r>
          </w:p>
        </w:tc>
        <w:tc>
          <w:tcPr>
            <w:tcW w:w="2338" w:type="dxa"/>
          </w:tcPr>
          <w:p w14:paraId="7D51EB83" w14:textId="6678F07D" w:rsidR="00E72F7E" w:rsidRPr="00A2779D" w:rsidRDefault="00E72F7E" w:rsidP="00D82DC2">
            <w:r w:rsidRPr="00A2779D">
              <w:t>86</w:t>
            </w:r>
          </w:p>
        </w:tc>
      </w:tr>
      <w:tr w:rsidR="00E72F7E" w:rsidRPr="00A2779D" w14:paraId="5186E8C6" w14:textId="77777777" w:rsidTr="00E72F7E">
        <w:tc>
          <w:tcPr>
            <w:tcW w:w="2337" w:type="dxa"/>
          </w:tcPr>
          <w:p w14:paraId="032698A3" w14:textId="46B0D910" w:rsidR="00E72F7E" w:rsidRPr="00A2779D" w:rsidRDefault="00E72F7E" w:rsidP="00D82DC2">
            <w:r w:rsidRPr="00A2779D">
              <w:t>Outdate Rate (%)</w:t>
            </w:r>
          </w:p>
        </w:tc>
        <w:tc>
          <w:tcPr>
            <w:tcW w:w="2337" w:type="dxa"/>
          </w:tcPr>
          <w:p w14:paraId="7ABA5936" w14:textId="09841BB3" w:rsidR="00E72F7E" w:rsidRPr="00A2779D" w:rsidRDefault="00E72F7E" w:rsidP="00D82DC2">
            <w:r w:rsidRPr="00A2779D">
              <w:t>8</w:t>
            </w:r>
          </w:p>
        </w:tc>
        <w:tc>
          <w:tcPr>
            <w:tcW w:w="2338" w:type="dxa"/>
          </w:tcPr>
          <w:p w14:paraId="59FD6F12" w14:textId="7B3BF0B7" w:rsidR="00E72F7E" w:rsidRPr="00A2779D" w:rsidRDefault="00E72F7E" w:rsidP="00D82DC2">
            <w:r w:rsidRPr="00A2779D">
              <w:t>11</w:t>
            </w:r>
          </w:p>
        </w:tc>
        <w:tc>
          <w:tcPr>
            <w:tcW w:w="2338" w:type="dxa"/>
          </w:tcPr>
          <w:p w14:paraId="6A9AD915" w14:textId="08E770E0" w:rsidR="00E72F7E" w:rsidRPr="00A2779D" w:rsidRDefault="00E72F7E" w:rsidP="00D82DC2">
            <w:r w:rsidRPr="00A2779D">
              <w:t>13</w:t>
            </w:r>
          </w:p>
        </w:tc>
      </w:tr>
    </w:tbl>
    <w:p w14:paraId="5E36681B" w14:textId="77A3927B" w:rsidR="00FF41F5" w:rsidRPr="00A2779D" w:rsidRDefault="00FF41F5" w:rsidP="00D82DC2"/>
    <w:p w14:paraId="2073DB8D" w14:textId="38C5780F" w:rsidR="002A3562" w:rsidRPr="00A2779D" w:rsidRDefault="002A3562" w:rsidP="00D82DC2">
      <w:r w:rsidRPr="00A2779D">
        <w:t xml:space="preserve">In a </w:t>
      </w:r>
      <w:r w:rsidR="00FF41F5" w:rsidRPr="00A2779D">
        <w:t xml:space="preserve">more recent </w:t>
      </w:r>
      <w:r w:rsidRPr="00A2779D">
        <w:t xml:space="preserve">study, it is found that the Box-Jenkins methodology performs well in demand forecasts for total blood demand (TBD) as well as </w:t>
      </w:r>
      <w:r w:rsidR="00A32709" w:rsidRPr="00A2779D">
        <w:t>singled out blood types with the exception of type A-</w:t>
      </w:r>
      <w:r w:rsidR="008E2AC6" w:rsidRPr="00A2779D">
        <w:t xml:space="preserve"> with Mean Percentage Error (MPE) as low as 0.0002</w:t>
      </w:r>
      <w:r w:rsidR="00A32709" w:rsidRPr="00A2779D">
        <w:t xml:space="preserve"> </w:t>
      </w:r>
      <w:r w:rsidR="00A32709" w:rsidRPr="00A2779D">
        <w:fldChar w:fldCharType="begin"/>
      </w:r>
      <w:r w:rsidR="00A32709" w:rsidRPr="00A2779D">
        <w:instrText xml:space="preserve"> ADDIN EN.CITE &lt;EndNote&gt;&lt;Cite&gt;&lt;Author&gt;Fortsch&lt;/Author&gt;&lt;Year&gt;2016&lt;/Year&gt;&lt;RecNum&gt;28&lt;/RecNum&gt;&lt;DisplayText&gt;(Fortsch &amp;amp; Khapalova, 2016)&lt;/DisplayText&gt;&lt;record&gt;&lt;rec-number&gt;28&lt;/rec-number&gt;&lt;foreign-keys&gt;&lt;key app="EN" db-id="dfzd55p0nx52sse595kxrevhvfr5erwdwvv5" timestamp="1593109124"&gt;28&lt;/key&gt;&lt;/foreign-keys&gt;&lt;ref-type name="Journal Article"&gt;17&lt;/ref-type&gt;&lt;contributors&gt;&lt;authors&gt;&lt;author&gt;Fortsch, Sima M.&lt;/author&gt;&lt;author&gt;Khapalova, Elena A.&lt;/author&gt;&lt;/authors&gt;&lt;/contributors&gt;&lt;titles&gt;&lt;title&gt;Reducing uncertainty in demand for blood&lt;/title&gt;&lt;secondary-title&gt;Operations Research for Health Care&lt;/secondary-title&gt;&lt;/titles&gt;&lt;periodical&gt;&lt;full-title&gt;Operations Research for Health Care&lt;/full-title&gt;&lt;/periodical&gt;&lt;pages&gt;16-28&lt;/pages&gt;&lt;volume&gt;9&lt;/volume&gt;&lt;section&gt;16&lt;/section&gt;&lt;dates&gt;&lt;year&gt;2016&lt;/year&gt;&lt;/dates&gt;&lt;isbn&gt;22116923&lt;/isbn&gt;&lt;urls&gt;&lt;/urls&gt;&lt;electronic-resource-num&gt;10.1016/j.orhc.2016.02.002&lt;/electronic-resource-num&gt;&lt;/record&gt;&lt;/Cite&gt;&lt;/EndNote&gt;</w:instrText>
      </w:r>
      <w:r w:rsidR="00A32709" w:rsidRPr="00A2779D">
        <w:fldChar w:fldCharType="separate"/>
      </w:r>
      <w:r w:rsidR="00A32709" w:rsidRPr="00A2779D">
        <w:rPr>
          <w:noProof/>
        </w:rPr>
        <w:t>(</w:t>
      </w:r>
      <w:hyperlink w:anchor="_ENREF_6" w:tooltip="Fortsch, 2016 #28" w:history="1">
        <w:r w:rsidR="005E5D5E" w:rsidRPr="00A2779D">
          <w:rPr>
            <w:noProof/>
          </w:rPr>
          <w:t>Fortsch &amp; Khapalova, 2016</w:t>
        </w:r>
      </w:hyperlink>
      <w:r w:rsidR="00A32709" w:rsidRPr="00A2779D">
        <w:rPr>
          <w:noProof/>
        </w:rPr>
        <w:t>)</w:t>
      </w:r>
      <w:r w:rsidR="00A32709" w:rsidRPr="00A2779D">
        <w:fldChar w:fldCharType="end"/>
      </w:r>
      <w:r w:rsidR="00A32709" w:rsidRPr="00A2779D">
        <w:t xml:space="preserve">. </w:t>
      </w:r>
    </w:p>
    <w:p w14:paraId="24E09530" w14:textId="00FF5B42" w:rsidR="00C75E5C" w:rsidRPr="00A2779D" w:rsidRDefault="00C75E5C" w:rsidP="00D82DC2">
      <w:r w:rsidRPr="00A2779D">
        <w:t xml:space="preserve">In another study, supply and demand data of blood banks in Ontario is collected for analysis and long term forecasting </w:t>
      </w:r>
      <w:r w:rsidRPr="00A2779D">
        <w:fldChar w:fldCharType="begin">
          <w:fldData xml:space="preserve">PEVuZE5vdGU+PENpdGU+PEF1dGhvcj5EcmFja2xleTwvQXV0aG9yPjxZZWFyPjIwMTI8L1llYXI+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</w:fldData>
        </w:fldChar>
      </w:r>
      <w:r w:rsidRPr="00A2779D">
        <w:instrText xml:space="preserve"> ADDIN EN.CITE </w:instrText>
      </w:r>
      <w:r w:rsidRPr="00A2779D">
        <w:fldChar w:fldCharType="begin">
          <w:fldData xml:space="preserve">PEVuZE5vdGU+PENpdGU+PEF1dGhvcj5EcmFja2xleTwvQXV0aG9yPjxZZWFyPjIwMTI8L1llYXI+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</w:fldData>
        </w:fldChar>
      </w:r>
      <w:r w:rsidRPr="00A2779D">
        <w:instrText xml:space="preserve"> ADDIN EN.CITE.DATA </w:instrText>
      </w:r>
      <w:r w:rsidRPr="00A2779D">
        <w:fldChar w:fldCharType="end"/>
      </w:r>
      <w:r w:rsidRPr="00A2779D">
        <w:fldChar w:fldCharType="separate"/>
      </w:r>
      <w:r w:rsidRPr="00A2779D">
        <w:rPr>
          <w:noProof/>
        </w:rPr>
        <w:t>(</w:t>
      </w:r>
      <w:hyperlink w:anchor="_ENREF_5" w:tooltip="Drackley, 2012 #32" w:history="1">
        <w:r w:rsidR="005E5D5E" w:rsidRPr="00A2779D">
          <w:rPr>
            <w:noProof/>
          </w:rPr>
          <w:t>Drackley et al., 2012</w:t>
        </w:r>
      </w:hyperlink>
      <w:r w:rsidRPr="00A2779D">
        <w:rPr>
          <w:noProof/>
        </w:rPr>
        <w:t>)</w:t>
      </w:r>
      <w:r w:rsidRPr="00A2779D">
        <w:fldChar w:fldCharType="end"/>
      </w:r>
      <w:r w:rsidRPr="00A2779D">
        <w:t xml:space="preserve">. This analysis gives a big picture of blood supply and demand relationship but not </w:t>
      </w:r>
      <w:r w:rsidR="00E72F7E" w:rsidRPr="00A2779D">
        <w:t>helpful</w:t>
      </w:r>
      <w:r w:rsidRPr="00A2779D">
        <w:t xml:space="preserve"> in regulating blood supply in short term fluctuations.</w:t>
      </w:r>
    </w:p>
    <w:p w14:paraId="669FB042" w14:textId="2D15DF5F" w:rsidR="002A3562" w:rsidRPr="00A2779D" w:rsidRDefault="00FF41F5" w:rsidP="00D82DC2">
      <w:r w:rsidRPr="00A2779D">
        <w:t>In Malaysia, t</w:t>
      </w:r>
      <w:r w:rsidR="002A3562" w:rsidRPr="00A2779D">
        <w:t>he Blood Action Team, formed in 2011 under directive of Director of National Blood Centre have been implementing some proactive approaches to overcome seasonal</w:t>
      </w:r>
      <w:r w:rsidRPr="00A2779D">
        <w:t xml:space="preserve"> nature of blood demand </w:t>
      </w:r>
      <w:r w:rsidRPr="00A2779D">
        <w:fldChar w:fldCharType="begin"/>
      </w:r>
      <w:r w:rsidRPr="00A2779D">
        <w:instrText xml:space="preserve"> ADDIN EN.CITE &lt;EndNote&gt;&lt;Cite&gt;&lt;Author&gt;Wooi Seong&lt;/Author&gt;&lt;Year&gt;2014&lt;/Year&gt;&lt;RecNum&gt;21&lt;/RecNum&gt;&lt;DisplayText&gt;(Wooi Seong et al., 2014)&lt;/DisplayText&gt;&lt;record&gt;&lt;rec-number&gt;21&lt;/rec-number&gt;&lt;foreign-keys&gt;&lt;key app="EN" db-id="dfzd55p0nx52sse595kxrevhvfr5erwdwvv5" timestamp="1593095003"&gt;21&lt;/key&gt;&lt;/foreign-keys&gt;&lt;ref-type name="Journal Article"&gt;17&lt;/ref-type&gt;&lt;contributors&gt;&lt;authors&gt;&lt;author&gt;Wooi Seong, K.&lt;/author&gt;&lt;author&gt;Raffeal, V.&lt;/author&gt;&lt;author&gt;Ayob, Y.&lt;/author&gt;&lt;/authors&gt;&lt;/contributors&gt;&lt;titles&gt;&lt;title&gt;Adopting a proactive approach to blood shortages: experience from the National Blood Centre, Malaysia&lt;/title&gt;&lt;secondary-title&gt;ISBT Science Series&lt;/secondary-title&gt;&lt;/titles&gt;&lt;periodical&gt;&lt;full-title&gt;ISBT Science Series&lt;/full-title&gt;&lt;/periodical&gt;&lt;pages&gt;189-192&lt;/pages&gt;&lt;volume&gt;9&lt;/volume&gt;&lt;number&gt;1&lt;/number&gt;&lt;section&gt;189&lt;/section&gt;&lt;dates&gt;&lt;year&gt;2014&lt;/year&gt;&lt;/dates&gt;&lt;isbn&gt;17512816&lt;/isbn&gt;&lt;urls&gt;&lt;/urls&gt;&lt;electronic-resource-num&gt;10.1111/voxs.12104&lt;/electronic-resource-num&gt;&lt;/record&gt;&lt;/Cite&gt;&lt;/EndNote&gt;</w:instrText>
      </w:r>
      <w:r w:rsidRPr="00A2779D">
        <w:fldChar w:fldCharType="separate"/>
      </w:r>
      <w:r w:rsidRPr="00A2779D">
        <w:rPr>
          <w:noProof/>
        </w:rPr>
        <w:t>(</w:t>
      </w:r>
      <w:hyperlink w:anchor="_ENREF_16" w:tooltip="Wooi Seong, 2014 #21" w:history="1">
        <w:r w:rsidR="005E5D5E" w:rsidRPr="00A2779D">
          <w:rPr>
            <w:noProof/>
          </w:rPr>
          <w:t>Wooi Seong et al., 2014</w:t>
        </w:r>
      </w:hyperlink>
      <w:r w:rsidRPr="00A2779D">
        <w:rPr>
          <w:noProof/>
        </w:rPr>
        <w:t>)</w:t>
      </w:r>
      <w:r w:rsidRPr="00A2779D">
        <w:fldChar w:fldCharType="end"/>
      </w:r>
      <w:r w:rsidRPr="00A2779D">
        <w:t>. The measures taken includes using new measures to recruit and retain blood donors, building a blood forecast system and collaborating with blood collection centers.</w:t>
      </w:r>
    </w:p>
    <w:p w14:paraId="21FE381E" w14:textId="4DD87D10" w:rsidR="00FF41F5" w:rsidRPr="00A2779D" w:rsidRDefault="00FF41F5" w:rsidP="00D82DC2">
      <w:pPr>
        <w:pStyle w:val="Heading2"/>
      </w:pPr>
      <w:bookmarkStart w:id="14" w:name="_Toc44072674"/>
      <w:r w:rsidRPr="00A2779D">
        <w:lastRenderedPageBreak/>
        <w:t>Comparison between Data Science Techniques</w:t>
      </w:r>
      <w:bookmarkEnd w:id="14"/>
    </w:p>
    <w:tbl>
      <w:tblPr>
        <w:tblStyle w:val="TableGrid"/>
        <w:tblW w:w="0" w:type="auto"/>
        <w:tblLook w:val="04A0" w:firstRow="1" w:lastRow="0" w:firstColumn="1" w:lastColumn="0" w:noHBand="0" w:noVBand="1"/>
      </w:tblPr>
      <w:tblGrid>
        <w:gridCol w:w="2217"/>
        <w:gridCol w:w="1163"/>
        <w:gridCol w:w="1703"/>
        <w:gridCol w:w="1697"/>
        <w:gridCol w:w="2570"/>
      </w:tblGrid>
      <w:tr w:rsidR="007D452F" w:rsidRPr="00A2779D" w14:paraId="015807C8" w14:textId="77777777" w:rsidTr="007D452F">
        <w:tc>
          <w:tcPr>
            <w:tcW w:w="2242" w:type="dxa"/>
          </w:tcPr>
          <w:p w14:paraId="52318EDA" w14:textId="4647B051" w:rsidR="007D452F" w:rsidRPr="00A2779D" w:rsidRDefault="007D452F" w:rsidP="00D82DC2">
            <w:r w:rsidRPr="00A2779D">
              <w:t>Research topic</w:t>
            </w:r>
          </w:p>
        </w:tc>
        <w:tc>
          <w:tcPr>
            <w:tcW w:w="1089" w:type="dxa"/>
          </w:tcPr>
          <w:p w14:paraId="52421377" w14:textId="5C4BE1E7" w:rsidR="007D452F" w:rsidRPr="00A2779D" w:rsidRDefault="007D452F" w:rsidP="00D82DC2">
            <w:r w:rsidRPr="00A2779D">
              <w:t>Published Year</w:t>
            </w:r>
          </w:p>
        </w:tc>
        <w:tc>
          <w:tcPr>
            <w:tcW w:w="1704" w:type="dxa"/>
          </w:tcPr>
          <w:p w14:paraId="4BF1A701" w14:textId="5245BC71" w:rsidR="007D452F" w:rsidRPr="00A2779D" w:rsidRDefault="007D452F" w:rsidP="00D82DC2">
            <w:r w:rsidRPr="00A2779D">
              <w:t>Best performing model</w:t>
            </w:r>
          </w:p>
        </w:tc>
        <w:tc>
          <w:tcPr>
            <w:tcW w:w="1710" w:type="dxa"/>
          </w:tcPr>
          <w:p w14:paraId="10A0A4FD" w14:textId="4BEAFAF8" w:rsidR="007D452F" w:rsidRPr="00A2779D" w:rsidRDefault="007D452F" w:rsidP="00D82DC2">
            <w:r w:rsidRPr="00A2779D">
              <w:t>Accuracy Measure</w:t>
            </w:r>
          </w:p>
        </w:tc>
        <w:tc>
          <w:tcPr>
            <w:tcW w:w="2605" w:type="dxa"/>
          </w:tcPr>
          <w:p w14:paraId="7DE6264B" w14:textId="27EA6343" w:rsidR="007D452F" w:rsidRPr="00A2779D" w:rsidRDefault="007D452F" w:rsidP="00D82DC2">
            <w:r w:rsidRPr="00A2779D">
              <w:t>Limitation</w:t>
            </w:r>
          </w:p>
        </w:tc>
      </w:tr>
      <w:tr w:rsidR="007D452F" w:rsidRPr="00A2779D" w14:paraId="298E6BE2" w14:textId="77777777" w:rsidTr="007D452F">
        <w:tc>
          <w:tcPr>
            <w:tcW w:w="2242" w:type="dxa"/>
          </w:tcPr>
          <w:p w14:paraId="292F32F0" w14:textId="4348A469" w:rsidR="007D452F" w:rsidRPr="00A2779D" w:rsidRDefault="007D452F" w:rsidP="00D82DC2">
            <w:r w:rsidRPr="00A2779D">
              <w:t xml:space="preserve">Three time series analysis methods on RBC transfusion demand </w:t>
            </w:r>
          </w:p>
        </w:tc>
        <w:tc>
          <w:tcPr>
            <w:tcW w:w="1089" w:type="dxa"/>
          </w:tcPr>
          <w:p w14:paraId="12C1EC45" w14:textId="7CCB490B" w:rsidR="007D452F" w:rsidRPr="00A2779D" w:rsidRDefault="007D452F" w:rsidP="00D82DC2">
            <w:r w:rsidRPr="00A2779D">
              <w:t>2004</w:t>
            </w:r>
          </w:p>
        </w:tc>
        <w:tc>
          <w:tcPr>
            <w:tcW w:w="1704" w:type="dxa"/>
          </w:tcPr>
          <w:p w14:paraId="3491D232" w14:textId="1B671A0F" w:rsidR="007D452F" w:rsidRPr="00A2779D" w:rsidRDefault="007D452F" w:rsidP="00D82DC2">
            <w:r w:rsidRPr="00A2779D">
              <w:t>ARIMA (0,1,</w:t>
            </w:r>
            <w:proofErr w:type="gramStart"/>
            <w:r w:rsidRPr="00A2779D">
              <w:t>1)(</w:t>
            </w:r>
            <w:proofErr w:type="gramEnd"/>
            <w:r w:rsidRPr="00A2779D">
              <w:t>0,1,1)</w:t>
            </w:r>
            <w:r w:rsidRPr="00A2779D">
              <w:rPr>
                <w:vertAlign w:val="subscript"/>
              </w:rPr>
              <w:t>12</w:t>
            </w:r>
          </w:p>
        </w:tc>
        <w:tc>
          <w:tcPr>
            <w:tcW w:w="1710" w:type="dxa"/>
          </w:tcPr>
          <w:p w14:paraId="5939900E" w14:textId="14CC8732" w:rsidR="007D452F" w:rsidRPr="00A2779D" w:rsidRDefault="007D452F" w:rsidP="00D82DC2">
            <w:r w:rsidRPr="00A2779D">
              <w:t>Coverage 89%, Outdate Rate 8%</w:t>
            </w:r>
          </w:p>
        </w:tc>
        <w:tc>
          <w:tcPr>
            <w:tcW w:w="2605" w:type="dxa"/>
          </w:tcPr>
          <w:p w14:paraId="10586103" w14:textId="61F5296D" w:rsidR="007D452F" w:rsidRPr="00A2779D" w:rsidRDefault="007D452F" w:rsidP="00D82DC2">
            <w:r w:rsidRPr="00A2779D">
              <w:t>Accuracy of model drops drastically when applying to two-year horizon</w:t>
            </w:r>
          </w:p>
        </w:tc>
      </w:tr>
      <w:tr w:rsidR="007D452F" w:rsidRPr="00A2779D" w14:paraId="0FF4E28E" w14:textId="77777777" w:rsidTr="007D452F">
        <w:tc>
          <w:tcPr>
            <w:tcW w:w="2242" w:type="dxa"/>
          </w:tcPr>
          <w:p w14:paraId="57CD94FE" w14:textId="6BADF0C3" w:rsidR="007D452F" w:rsidRPr="00A2779D" w:rsidRDefault="007D452F" w:rsidP="00D82DC2">
            <w:r w:rsidRPr="00A2779D">
              <w:t>Demand forecast of total blood demand and each blood type demand</w:t>
            </w:r>
          </w:p>
        </w:tc>
        <w:tc>
          <w:tcPr>
            <w:tcW w:w="1089" w:type="dxa"/>
          </w:tcPr>
          <w:p w14:paraId="04D9B097" w14:textId="5822C35D" w:rsidR="007D452F" w:rsidRPr="00A2779D" w:rsidRDefault="007D452F" w:rsidP="00D82DC2">
            <w:r w:rsidRPr="00A2779D">
              <w:t>2016</w:t>
            </w:r>
          </w:p>
        </w:tc>
        <w:tc>
          <w:tcPr>
            <w:tcW w:w="1704" w:type="dxa"/>
          </w:tcPr>
          <w:p w14:paraId="2E583BF1" w14:textId="13F297DB" w:rsidR="007D452F" w:rsidRPr="00A2779D" w:rsidRDefault="007D452F" w:rsidP="00D82DC2">
            <w:r w:rsidRPr="00A2779D">
              <w:t>Box-Jerkins</w:t>
            </w:r>
          </w:p>
        </w:tc>
        <w:tc>
          <w:tcPr>
            <w:tcW w:w="1710" w:type="dxa"/>
          </w:tcPr>
          <w:p w14:paraId="0A00510A" w14:textId="26A8D297" w:rsidR="007D452F" w:rsidRPr="00A2779D" w:rsidRDefault="007D452F" w:rsidP="00D82DC2">
            <w:r w:rsidRPr="00A2779D">
              <w:t>MPE 0.0002</w:t>
            </w:r>
          </w:p>
        </w:tc>
        <w:tc>
          <w:tcPr>
            <w:tcW w:w="2605" w:type="dxa"/>
          </w:tcPr>
          <w:p w14:paraId="4931A0DC" w14:textId="450C5D52" w:rsidR="007D452F" w:rsidRPr="00A2779D" w:rsidRDefault="007D452F" w:rsidP="00D82DC2">
            <w:r w:rsidRPr="00A2779D">
              <w:t>Exception occurs for A- blood type. No supply analysis</w:t>
            </w:r>
          </w:p>
        </w:tc>
      </w:tr>
      <w:tr w:rsidR="007D452F" w:rsidRPr="00A2779D" w14:paraId="124E1ED4" w14:textId="77777777" w:rsidTr="007D452F">
        <w:tc>
          <w:tcPr>
            <w:tcW w:w="2242" w:type="dxa"/>
          </w:tcPr>
          <w:p w14:paraId="40A411C4" w14:textId="5B9CC995" w:rsidR="007D452F" w:rsidRPr="00A2779D" w:rsidRDefault="007D452F" w:rsidP="00D82DC2">
            <w:r w:rsidRPr="00A2779D">
              <w:t>Long term forecasting of blood supply and demand in Ontario</w:t>
            </w:r>
          </w:p>
        </w:tc>
        <w:tc>
          <w:tcPr>
            <w:tcW w:w="1089" w:type="dxa"/>
          </w:tcPr>
          <w:p w14:paraId="714A5E2C" w14:textId="0620C9B7" w:rsidR="007D452F" w:rsidRPr="00A2779D" w:rsidRDefault="007D452F" w:rsidP="00D82DC2">
            <w:r w:rsidRPr="00A2779D">
              <w:t>2012</w:t>
            </w:r>
          </w:p>
        </w:tc>
        <w:tc>
          <w:tcPr>
            <w:tcW w:w="1704" w:type="dxa"/>
          </w:tcPr>
          <w:p w14:paraId="4D0BB33F" w14:textId="244E1048" w:rsidR="007D452F" w:rsidRPr="00A2779D" w:rsidRDefault="007D452F" w:rsidP="00D82DC2">
            <w:r w:rsidRPr="00A2779D">
              <w:t>Not mentioned</w:t>
            </w:r>
          </w:p>
        </w:tc>
        <w:tc>
          <w:tcPr>
            <w:tcW w:w="1710" w:type="dxa"/>
          </w:tcPr>
          <w:p w14:paraId="54E85C11" w14:textId="32F47094" w:rsidR="007D452F" w:rsidRPr="00A2779D" w:rsidRDefault="007D452F" w:rsidP="00D82DC2">
            <w:r w:rsidRPr="00A2779D">
              <w:t>Not mentioned</w:t>
            </w:r>
          </w:p>
        </w:tc>
        <w:tc>
          <w:tcPr>
            <w:tcW w:w="2605" w:type="dxa"/>
          </w:tcPr>
          <w:p w14:paraId="7120CC64" w14:textId="520B3215" w:rsidR="007D452F" w:rsidRPr="00A2779D" w:rsidRDefault="007D452F" w:rsidP="00D82DC2">
            <w:r w:rsidRPr="00A2779D">
              <w:t xml:space="preserve">Not much detail on models used. </w:t>
            </w:r>
            <w:r w:rsidR="004E72D7" w:rsidRPr="00A2779D">
              <w:t>Unable to account for high frequency fluctuation</w:t>
            </w:r>
          </w:p>
        </w:tc>
      </w:tr>
      <w:tr w:rsidR="007D452F" w:rsidRPr="00A2779D" w14:paraId="36B1B5B5" w14:textId="77777777" w:rsidTr="007D452F">
        <w:tc>
          <w:tcPr>
            <w:tcW w:w="2242" w:type="dxa"/>
          </w:tcPr>
          <w:p w14:paraId="5A01604A" w14:textId="01F40388" w:rsidR="007D452F" w:rsidRPr="00A2779D" w:rsidRDefault="004E72D7" w:rsidP="00D82DC2">
            <w:r w:rsidRPr="00A2779D">
              <w:t>Malaysia Blood Action Team</w:t>
            </w:r>
          </w:p>
        </w:tc>
        <w:tc>
          <w:tcPr>
            <w:tcW w:w="1089" w:type="dxa"/>
          </w:tcPr>
          <w:p w14:paraId="01D7D658" w14:textId="7EEF27CB" w:rsidR="007D452F" w:rsidRPr="00A2779D" w:rsidRDefault="004E72D7" w:rsidP="00D82DC2">
            <w:r w:rsidRPr="00A2779D">
              <w:t>2014</w:t>
            </w:r>
          </w:p>
        </w:tc>
        <w:tc>
          <w:tcPr>
            <w:tcW w:w="1704" w:type="dxa"/>
          </w:tcPr>
          <w:p w14:paraId="5046B12E" w14:textId="37A148D5" w:rsidR="007D452F" w:rsidRPr="00A2779D" w:rsidRDefault="004E72D7" w:rsidP="00D82DC2">
            <w:r w:rsidRPr="00A2779D">
              <w:t>Not mentioned</w:t>
            </w:r>
          </w:p>
        </w:tc>
        <w:tc>
          <w:tcPr>
            <w:tcW w:w="1710" w:type="dxa"/>
          </w:tcPr>
          <w:p w14:paraId="430808EE" w14:textId="3E043698" w:rsidR="007D452F" w:rsidRPr="00A2779D" w:rsidRDefault="004E72D7" w:rsidP="00D82DC2">
            <w:r w:rsidRPr="00A2779D">
              <w:t>Not mentioned</w:t>
            </w:r>
          </w:p>
        </w:tc>
        <w:tc>
          <w:tcPr>
            <w:tcW w:w="2605" w:type="dxa"/>
          </w:tcPr>
          <w:p w14:paraId="264B6D6D" w14:textId="49C15FBA" w:rsidR="007D452F" w:rsidRPr="00A2779D" w:rsidRDefault="004E72D7" w:rsidP="00D82DC2">
            <w:r w:rsidRPr="00A2779D">
              <w:t>No supply analysis</w:t>
            </w:r>
          </w:p>
        </w:tc>
      </w:tr>
    </w:tbl>
    <w:p w14:paraId="0542A18A" w14:textId="77777777" w:rsidR="007D452F" w:rsidRPr="00A2779D" w:rsidRDefault="007D452F" w:rsidP="00D82DC2"/>
    <w:p w14:paraId="64B6D9EB" w14:textId="0FD217BF" w:rsidR="00471FF6" w:rsidRPr="00A2779D" w:rsidRDefault="004F6B4C" w:rsidP="00D82DC2">
      <w:pPr>
        <w:pStyle w:val="Heading2"/>
      </w:pPr>
      <w:bookmarkStart w:id="15" w:name="_Toc44072675"/>
      <w:r w:rsidRPr="00A2779D">
        <w:t>Related work</w:t>
      </w:r>
      <w:r w:rsidR="003D0E69" w:rsidRPr="00A2779D">
        <w:t xml:space="preserve"> and Comparison</w:t>
      </w:r>
      <w:r w:rsidRPr="00A2779D">
        <w:t xml:space="preserve"> on Analytical Tools</w:t>
      </w:r>
      <w:bookmarkEnd w:id="15"/>
    </w:p>
    <w:p w14:paraId="49EA38DD" w14:textId="399457D8" w:rsidR="003D0E69" w:rsidRPr="00A2779D" w:rsidRDefault="004F6B4C" w:rsidP="00D82DC2">
      <w:r w:rsidRPr="00A2779D">
        <w:t xml:space="preserve">As a text mining project on social media platforms, web scraping plays a significant role in this project. </w:t>
      </w:r>
    </w:p>
    <w:p w14:paraId="0AFABFFB" w14:textId="12C52A8F" w:rsidR="003D0E69" w:rsidRPr="00A2779D" w:rsidRDefault="003D0E69" w:rsidP="00D82DC2">
      <w:r w:rsidRPr="00A2779D">
        <w:t xml:space="preserve">This </w:t>
      </w:r>
      <w:r w:rsidR="00A2779D" w:rsidRPr="00A2779D">
        <w:t>book section</w:t>
      </w:r>
      <w:r w:rsidRPr="00A2779D">
        <w:t xml:space="preserve"> summarizes some common issues faced in social media text mining as well as some </w:t>
      </w:r>
      <w:r w:rsidR="00A2779D" w:rsidRPr="00A2779D">
        <w:t xml:space="preserve">examples of social media text mining </w:t>
      </w:r>
      <w:r w:rsidR="00A2779D" w:rsidRPr="00A2779D">
        <w:fldChar w:fldCharType="begin"/>
      </w:r>
      <w:r w:rsidR="00A2779D" w:rsidRPr="00A2779D">
        <w:instrText xml:space="preserve"> ADDIN EN.CITE &lt;EndNote&gt;&lt;Cite&gt;&lt;Author&gt;Gundecha&lt;/Author&gt;&lt;RecNum&gt;36&lt;/RecNum&gt;&lt;DisplayText&gt;(Gundecha &amp;amp; Liu)&lt;/DisplayText&gt;&lt;record&gt;&lt;rec-number&gt;36&lt;/rec-number&gt;&lt;foreign-keys&gt;&lt;key app="EN" db-id="dfzd55p0nx52sse595kxrevhvfr5erwdwvv5" timestamp="1593118483"&gt;36&lt;/key&gt;&lt;/foreign-keys&gt;&lt;ref-type name="Book Section"&gt;5&lt;/ref-type&gt;&lt;contributors&gt;&lt;authors&gt;&lt;author&gt;Pritam Gundecha&lt;/author&gt;&lt;author&gt;Huan Liu&lt;/author&gt;&lt;/authors&gt;&lt;/contributors&gt;&lt;titles&gt;&lt;title&gt;Mining Social Media: A Brief Introduction&lt;/title&gt;&lt;secondary-title&gt;New Directions in Informatics, Optimization, Logistics, and Production&lt;/secondary-title&gt;&lt;/titles&gt;&lt;pages&gt;1-17&lt;/pages&gt;&lt;dates&gt;&lt;/dates&gt;&lt;urls&gt;&lt;related-urls&gt;&lt;url&gt;https://pubsonline.informs.org/doi/abs/10.1287/educ.1120.0105&lt;/url&gt;&lt;/related-urls&gt;&lt;/urls&gt;&lt;electronic-resource-num&gt;10.1287/educ.1120.0105&lt;/electronic-resource-num&gt;&lt;/record&gt;&lt;/Cite&gt;&lt;/EndNote&gt;</w:instrText>
      </w:r>
      <w:r w:rsidR="00A2779D" w:rsidRPr="00A2779D">
        <w:fldChar w:fldCharType="separate"/>
      </w:r>
      <w:r w:rsidR="00A2779D" w:rsidRPr="00A2779D">
        <w:rPr>
          <w:noProof/>
        </w:rPr>
        <w:t>(</w:t>
      </w:r>
      <w:hyperlink w:anchor="_ENREF_8" w:tooltip="Gundecha,  #36" w:history="1">
        <w:r w:rsidR="005E5D5E" w:rsidRPr="00A2779D">
          <w:rPr>
            <w:noProof/>
          </w:rPr>
          <w:t>Gundecha &amp; Liu</w:t>
        </w:r>
      </w:hyperlink>
      <w:r w:rsidR="00A2779D" w:rsidRPr="00A2779D">
        <w:rPr>
          <w:noProof/>
        </w:rPr>
        <w:t>)</w:t>
      </w:r>
      <w:r w:rsidR="00A2779D" w:rsidRPr="00A2779D">
        <w:fldChar w:fldCharType="end"/>
      </w:r>
      <w:r w:rsidR="00A2779D" w:rsidRPr="00A2779D">
        <w:t>. Some of the issues highlighted in this section are (</w:t>
      </w:r>
      <w:proofErr w:type="spellStart"/>
      <w:r w:rsidR="00A2779D" w:rsidRPr="00A2779D">
        <w:t>i</w:t>
      </w:r>
      <w:proofErr w:type="spellEnd"/>
      <w:r w:rsidR="00A2779D" w:rsidRPr="00A2779D">
        <w:t>) community analysis, (ii) sentiment analysis and opinion mining, (iii) influence modelling, (iv) information diffusion and provenance, and (v) privacy, security and trust.</w:t>
      </w:r>
    </w:p>
    <w:p w14:paraId="6B96FDC8" w14:textId="1D5191B8" w:rsidR="004F6B4C" w:rsidRPr="00A2779D" w:rsidRDefault="004F6B4C" w:rsidP="00D82DC2">
      <w:r w:rsidRPr="00A2779D">
        <w:t>A review paper summarized the open-source web scraping libraries and fram</w:t>
      </w:r>
      <w:r w:rsidR="003D0E69" w:rsidRPr="00A2779D">
        <w:t>eworks in terms of type, domain-specific language, API compatibility, Programming Language used, and Extraction facilities</w:t>
      </w:r>
      <w:r w:rsidRPr="00A2779D">
        <w:t xml:space="preserve"> </w:t>
      </w:r>
      <w:r w:rsidRPr="00A2779D">
        <w:fldChar w:fldCharType="begin"/>
      </w:r>
      <w:r w:rsidRPr="00A2779D">
        <w:instrText xml:space="preserve"> ADDIN EN.CITE &lt;EndNote&gt;&lt;Cite&gt;&lt;Author&gt;Glez-Pena&lt;/Author&gt;&lt;Year&gt;2014&lt;/Year&gt;&lt;RecNum&gt;34&lt;/RecNum&gt;&lt;DisplayText&gt;(Glez-Pena et al., 2014)&lt;/DisplayText&gt;&lt;record&gt;&lt;rec-number&gt;34&lt;/rec-number&gt;&lt;foreign-keys&gt;&lt;key app="EN" db-id="dfzd55p0nx52sse595kxrevhvfr5erwdwvv5" timestamp="1593117534"&gt;34&lt;/key&gt;&lt;/foreign-keys&gt;&lt;ref-type name="Journal Article"&gt;17&lt;/ref-type&gt;&lt;contributors&gt;&lt;authors&gt;&lt;author&gt;Glez-Pena, D.&lt;/author&gt;&lt;author&gt;Lourenco, A.&lt;/author&gt;&lt;author&gt;Lopez-Fernandez, H.&lt;/author&gt;&lt;author&gt;Reboiro-Jato, M.&lt;/author&gt;&lt;author&gt;Fdez-Riverola, F.&lt;/author&gt;&lt;/authors&gt;&lt;/contributors&gt;&lt;titles&gt;&lt;title&gt;Web scraping technologies in an API world&lt;/title&gt;&lt;secondary-title&gt;Brief Bioinform&lt;/secondary-title&gt;&lt;/titles&gt;&lt;periodical&gt;&lt;full-title&gt;Brief Bioinform&lt;/full-title&gt;&lt;/periodical&gt;&lt;pages&gt;788-97&lt;/pages&gt;&lt;volume&gt;15&lt;/volume&gt;&lt;number&gt;5&lt;/number&gt;&lt;edition&gt;2013/05/02&lt;/edition&gt;&lt;keywords&gt;&lt;keyword&gt;Database Management Systems&lt;/keyword&gt;&lt;keyword&gt;*Internet&lt;/keyword&gt;&lt;keyword&gt;User-Computer Interface&lt;/keyword&gt;&lt;keyword&gt;Web scraping&lt;/keyword&gt;&lt;keyword&gt;data integration&lt;/keyword&gt;&lt;keyword&gt;database interfaces&lt;/keyword&gt;&lt;keyword&gt;interoperability&lt;/keyword&gt;&lt;/keywords&gt;&lt;dates&gt;&lt;year&gt;2014&lt;/year&gt;&lt;pub-dates&gt;&lt;date&gt;Sep&lt;/date&gt;&lt;/pub-dates&gt;&lt;/dates&gt;&lt;isbn&gt;1477-4054 (Electronic)&amp;#xD;1467-5463 (Linking)&lt;/isbn&gt;&lt;accession-num&gt;23632294&lt;/accession-num&gt;&lt;urls&gt;&lt;related-urls&gt;&lt;url&gt;&lt;style face="underline" font="default" size="100%"&gt;https://www.ncbi.nlm.nih.gov/pubmed/23632294&lt;/style&gt;&lt;/url&gt;&lt;/related-urls&gt;&lt;/urls&gt;&lt;electronic-resource-num&gt;10.1093/bib/bbt026&lt;/electronic-resource-num&gt;&lt;/record&gt;&lt;/Cite&gt;&lt;/EndNote&gt;</w:instrText>
      </w:r>
      <w:r w:rsidRPr="00A2779D">
        <w:fldChar w:fldCharType="separate"/>
      </w:r>
      <w:r w:rsidRPr="00A2779D">
        <w:rPr>
          <w:noProof/>
        </w:rPr>
        <w:t>(</w:t>
      </w:r>
      <w:hyperlink w:anchor="_ENREF_7" w:tooltip="Glez-Pena, 2014 #34" w:history="1">
        <w:r w:rsidR="005E5D5E" w:rsidRPr="00A2779D">
          <w:rPr>
            <w:noProof/>
          </w:rPr>
          <w:t>Glez-Pena et al., 2014</w:t>
        </w:r>
      </w:hyperlink>
      <w:r w:rsidRPr="00A2779D">
        <w:rPr>
          <w:noProof/>
        </w:rPr>
        <w:t>)</w:t>
      </w:r>
      <w:r w:rsidRPr="00A2779D">
        <w:fldChar w:fldCharType="end"/>
      </w:r>
      <w:r w:rsidR="003D0E69" w:rsidRPr="00A2779D">
        <w:t>.</w:t>
      </w:r>
    </w:p>
    <w:p w14:paraId="46CD5933" w14:textId="61AFD6C2" w:rsidR="003D0E69" w:rsidRPr="00A2779D" w:rsidRDefault="003D0E69" w:rsidP="00D82DC2">
      <w:pPr>
        <w:pStyle w:val="Caption"/>
      </w:pPr>
      <w:r w:rsidRPr="00A2779D">
        <w:t xml:space="preserve">Table </w:t>
      </w:r>
      <w:fldSimple w:instr=" SEQ Table \* ARABIC ">
        <w:r w:rsidR="009747DD">
          <w:rPr>
            <w:noProof/>
          </w:rPr>
          <w:t>2</w:t>
        </w:r>
      </w:fldSimple>
      <w:r w:rsidRPr="00A2779D">
        <w:t xml:space="preserve">: Comparison of web-scraping libraries and platforms. Extracted from </w:t>
      </w:r>
      <w:r w:rsidRPr="00A2779D">
        <w:fldChar w:fldCharType="begin"/>
      </w:r>
      <w:r w:rsidRPr="00A2779D">
        <w:instrText xml:space="preserve"> ADDIN EN.CITE &lt;EndNote&gt;&lt;Cite&gt;&lt;Author&gt;Glez-Pena&lt;/Author&gt;&lt;Year&gt;2014&lt;/Year&gt;&lt;RecNum&gt;34&lt;/RecNum&gt;&lt;DisplayText&gt;(Glez-Pena et al., 2014)&lt;/DisplayText&gt;&lt;record&gt;&lt;rec-number&gt;34&lt;/rec-number&gt;&lt;foreign-keys&gt;&lt;key app="EN" db-id="dfzd55p0nx52sse595kxrevhvfr5erwdwvv5" timestamp="1593117534"&gt;34&lt;/key&gt;&lt;/foreign-keys&gt;&lt;ref-type name="Journal Article"&gt;17&lt;/ref-type&gt;&lt;contributors&gt;&lt;authors&gt;&lt;author&gt;Glez-Pena, D.&lt;/author&gt;&lt;author&gt;Lourenco, A.&lt;/author&gt;&lt;author&gt;Lopez-Fernandez, H.&lt;/author&gt;&lt;author&gt;Reboiro-Jato, M.&lt;/author&gt;&lt;author&gt;Fdez-Riverola, F.&lt;/author&gt;&lt;/authors&gt;&lt;/contributors&gt;&lt;titles&gt;&lt;title&gt;Web scraping technologies in an API world&lt;/title&gt;&lt;secondary-title&gt;Brief Bioinform&lt;/secondary-title&gt;&lt;/titles&gt;&lt;periodical&gt;&lt;full-title&gt;Brief Bioinform&lt;/full-title&gt;&lt;/periodical&gt;&lt;pages&gt;788-97&lt;/pages&gt;&lt;volume&gt;15&lt;/volume&gt;&lt;number&gt;5&lt;/number&gt;&lt;edition&gt;2013/05/02&lt;/edition&gt;&lt;keywords&gt;&lt;keyword&gt;Database Management Systems&lt;/keyword&gt;&lt;keyword&gt;*Internet&lt;/keyword&gt;&lt;keyword&gt;User-Computer Interface&lt;/keyword&gt;&lt;keyword&gt;Web scraping&lt;/keyword&gt;&lt;keyword&gt;data integration&lt;/keyword&gt;&lt;keyword&gt;database interfaces&lt;/keyword&gt;&lt;keyword&gt;interoperability&lt;/keyword&gt;&lt;/keywords&gt;&lt;dates&gt;&lt;year&gt;2014&lt;/year&gt;&lt;pub-dates&gt;&lt;date&gt;Sep&lt;/date&gt;&lt;/pub-dates&gt;&lt;/dates&gt;&lt;isbn&gt;1477-4054 (Electronic)&amp;#xD;1467-5463 (Linking)&lt;/isbn&gt;&lt;accession-num&gt;23632294&lt;/accession-num&gt;&lt;urls&gt;&lt;related-urls&gt;&lt;url&gt;&lt;style face="underline" font="default" size="100%"&gt;https://www.ncbi.nlm.nih.gov/pubmed/23632294&lt;/style&gt;&lt;/url&gt;&lt;/related-urls&gt;&lt;/urls&gt;&lt;electronic-resource-num&gt;10.1093/bib/bbt026&lt;/electronic-resource-num&gt;&lt;/record&gt;&lt;/Cite&gt;&lt;/EndNote&gt;</w:instrText>
      </w:r>
      <w:r w:rsidRPr="00A2779D">
        <w:fldChar w:fldCharType="separate"/>
      </w:r>
      <w:r w:rsidRPr="00A2779D">
        <w:rPr>
          <w:noProof/>
        </w:rPr>
        <w:t>(</w:t>
      </w:r>
      <w:hyperlink w:anchor="_ENREF_7" w:tooltip="Glez-Pena, 2014 #34" w:history="1">
        <w:r w:rsidR="005E5D5E" w:rsidRPr="00A2779D">
          <w:rPr>
            <w:noProof/>
          </w:rPr>
          <w:t>Glez-Pena et al., 2014</w:t>
        </w:r>
      </w:hyperlink>
      <w:r w:rsidRPr="00A2779D">
        <w:rPr>
          <w:noProof/>
        </w:rPr>
        <w:t>)</w:t>
      </w:r>
      <w:r w:rsidRPr="00A2779D">
        <w:fldChar w:fldCharType="end"/>
      </w:r>
      <w:r w:rsidRPr="00A2779D">
        <w:t xml:space="preserve"> at 2020-06-26</w:t>
      </w:r>
    </w:p>
    <w:p w14:paraId="197694A2" w14:textId="796C05DA" w:rsidR="00AA4DA8" w:rsidRDefault="003D0E69" w:rsidP="00D82DC2">
      <w:r w:rsidRPr="00A2779D">
        <w:rPr>
          <w:noProof/>
        </w:rPr>
        <w:lastRenderedPageBreak/>
        <w:drawing>
          <wp:inline distT="0" distB="0" distL="0" distR="0" wp14:anchorId="1336CB0C" wp14:editId="5E40283B">
            <wp:extent cx="5943600" cy="2682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82240"/>
                    </a:xfrm>
                    <a:prstGeom prst="rect">
                      <a:avLst/>
                    </a:prstGeom>
                  </pic:spPr>
                </pic:pic>
              </a:graphicData>
            </a:graphic>
          </wp:inline>
        </w:drawing>
      </w:r>
    </w:p>
    <w:p w14:paraId="1283213E" w14:textId="400142DA" w:rsidR="00AA4DA8" w:rsidRDefault="00AA4DA8" w:rsidP="00D82DC2">
      <w:r>
        <w:t xml:space="preserve">In another review paper, the author compared different web-scraping software in terms of operating system and data export formats </w:t>
      </w:r>
      <w:r>
        <w:fldChar w:fldCharType="begin"/>
      </w:r>
      <w:r>
        <w:instrText xml:space="preserve"> ADDIN EN.CITE &lt;EndNote&gt;&lt;Cite&gt;&lt;Author&gt;Sirisuriya&lt;/Author&gt;&lt;Year&gt;2015&lt;/Year&gt;&lt;RecNum&gt;37&lt;/RecNum&gt;&lt;DisplayText&gt;(Sirisuriya, 2015)&lt;/DisplayText&gt;&lt;record&gt;&lt;rec-number&gt;37&lt;/rec-number&gt;&lt;foreign-keys&gt;&lt;key app="EN" db-id="dfzd55p0nx52sse595kxrevhvfr5erwdwvv5" timestamp="1593119211"&gt;37&lt;/key&gt;&lt;/foreign-keys&gt;&lt;ref-type name="Journal Article"&gt;17&lt;/ref-type&gt;&lt;contributors&gt;&lt;authors&gt;&lt;author&gt;Sirisuriya, De S&lt;/author&gt;&lt;/authors&gt;&lt;/contributors&gt;&lt;titles&gt;&lt;title&gt;A comparative study on web scraping&lt;/title&gt;&lt;/titles&gt;&lt;dates&gt;&lt;year&gt;2015&lt;/year&gt;&lt;/dates&gt;&lt;urls&gt;&lt;/urls&gt;&lt;/record&gt;&lt;/Cite&gt;&lt;/EndNote&gt;</w:instrText>
      </w:r>
      <w:r>
        <w:fldChar w:fldCharType="separate"/>
      </w:r>
      <w:r>
        <w:rPr>
          <w:noProof/>
        </w:rPr>
        <w:t>(</w:t>
      </w:r>
      <w:hyperlink w:anchor="_ENREF_14" w:tooltip="Sirisuriya, 2015 #37" w:history="1">
        <w:r w:rsidR="005E5D5E">
          <w:rPr>
            <w:noProof/>
          </w:rPr>
          <w:t>Sirisuriya, 2015</w:t>
        </w:r>
      </w:hyperlink>
      <w:r>
        <w:rPr>
          <w:noProof/>
        </w:rPr>
        <w:t>)</w:t>
      </w:r>
      <w:r>
        <w:fldChar w:fldCharType="end"/>
      </w:r>
      <w:r>
        <w:t xml:space="preserve">. </w:t>
      </w:r>
    </w:p>
    <w:p w14:paraId="5C46003F" w14:textId="5B331594" w:rsidR="00AA4DA8" w:rsidRDefault="00AA4DA8" w:rsidP="00D82DC2">
      <w:pPr>
        <w:pStyle w:val="Caption"/>
      </w:pPr>
      <w:r>
        <w:t xml:space="preserve">Table </w:t>
      </w:r>
      <w:fldSimple w:instr=" SEQ Table \* ARABIC ">
        <w:r w:rsidR="009747DD">
          <w:rPr>
            <w:noProof/>
          </w:rPr>
          <w:t>3</w:t>
        </w:r>
      </w:fldSimple>
      <w:r>
        <w:t xml:space="preserve">: Comparison of Web Scraping Software. Extracted from </w:t>
      </w:r>
      <w:r>
        <w:fldChar w:fldCharType="begin"/>
      </w:r>
      <w:r>
        <w:instrText xml:space="preserve"> ADDIN EN.CITE &lt;EndNote&gt;&lt;Cite&gt;&lt;Author&gt;Sirisuriya&lt;/Author&gt;&lt;Year&gt;2015&lt;/Year&gt;&lt;RecNum&gt;37&lt;/RecNum&gt;&lt;DisplayText&gt;(Sirisuriya, 2015)&lt;/DisplayText&gt;&lt;record&gt;&lt;rec-number&gt;37&lt;/rec-number&gt;&lt;foreign-keys&gt;&lt;key app="EN" db-id="dfzd55p0nx52sse595kxrevhvfr5erwdwvv5" timestamp="1593119211"&gt;37&lt;/key&gt;&lt;/foreign-keys&gt;&lt;ref-type name="Journal Article"&gt;17&lt;/ref-type&gt;&lt;contributors&gt;&lt;authors&gt;&lt;author&gt;Sirisuriya, De S&lt;/author&gt;&lt;/authors&gt;&lt;/contributors&gt;&lt;titles&gt;&lt;title&gt;A comparative study on web scraping&lt;/title&gt;&lt;/titles&gt;&lt;dates&gt;&lt;year&gt;2015&lt;/year&gt;&lt;/dates&gt;&lt;urls&gt;&lt;/urls&gt;&lt;/record&gt;&lt;/Cite&gt;&lt;/EndNote&gt;</w:instrText>
      </w:r>
      <w:r>
        <w:fldChar w:fldCharType="separate"/>
      </w:r>
      <w:r>
        <w:rPr>
          <w:noProof/>
        </w:rPr>
        <w:t>(</w:t>
      </w:r>
      <w:hyperlink w:anchor="_ENREF_14" w:tooltip="Sirisuriya, 2015 #37" w:history="1">
        <w:r w:rsidR="005E5D5E">
          <w:rPr>
            <w:noProof/>
          </w:rPr>
          <w:t>Sirisuriya, 2015</w:t>
        </w:r>
      </w:hyperlink>
      <w:r>
        <w:rPr>
          <w:noProof/>
        </w:rPr>
        <w:t>)</w:t>
      </w:r>
      <w:r>
        <w:fldChar w:fldCharType="end"/>
      </w:r>
      <w:r>
        <w:t xml:space="preserve"> at 2020-06-26</w:t>
      </w:r>
    </w:p>
    <w:p w14:paraId="402974AE" w14:textId="3BC039C6" w:rsidR="00AA4DA8" w:rsidRDefault="00AA4DA8" w:rsidP="00D82DC2">
      <w:r>
        <w:rPr>
          <w:noProof/>
        </w:rPr>
        <w:drawing>
          <wp:inline distT="0" distB="0" distL="0" distR="0" wp14:anchorId="18CC3785" wp14:editId="469E2362">
            <wp:extent cx="3209925" cy="40963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31115" cy="4123430"/>
                    </a:xfrm>
                    <a:prstGeom prst="rect">
                      <a:avLst/>
                    </a:prstGeom>
                  </pic:spPr>
                </pic:pic>
              </a:graphicData>
            </a:graphic>
          </wp:inline>
        </w:drawing>
      </w:r>
      <w:r>
        <w:t xml:space="preserve"> </w:t>
      </w:r>
    </w:p>
    <w:p w14:paraId="58752C3B" w14:textId="7ADBCF0B" w:rsidR="005A10DF" w:rsidRDefault="00EA2FEA" w:rsidP="00D82DC2">
      <w:r>
        <w:lastRenderedPageBreak/>
        <w:t>The other part that is crucial in this project is text mining, or more specifically, topic modelling. Topic modelling is a machine learning technique in natural language processing (NLP) which automatically assign labels to text documents.</w:t>
      </w:r>
    </w:p>
    <w:p w14:paraId="5DA2DFCA" w14:textId="79736CCE" w:rsidR="00EA2FEA" w:rsidRDefault="00EA2FEA" w:rsidP="00D82DC2">
      <w:r>
        <w:t xml:space="preserve">One of the well-known algorithms of topic modelling is Latent Dirichlet Allocation (LDA). This </w:t>
      </w:r>
      <w:r w:rsidR="00336AAA">
        <w:t xml:space="preserve">algorithm is used to assign sets of latent topics to a document </w:t>
      </w:r>
      <w:r w:rsidR="00336AAA">
        <w:fldChar w:fldCharType="begin"/>
      </w:r>
      <w:r w:rsidR="00336AAA">
        <w:instrText xml:space="preserve"> ADDIN EN.CITE &lt;EndNote&gt;&lt;Cite&gt;&lt;Author&gt;Blei&lt;/Author&gt;&lt;Year&gt;2003&lt;/Year&gt;&lt;RecNum&gt;39&lt;/RecNum&gt;&lt;DisplayText&gt;(Blei et al., 2003)&lt;/DisplayText&gt;&lt;record&gt;&lt;rec-number&gt;39&lt;/rec-number&gt;&lt;foreign-keys&gt;&lt;key app="EN" db-id="dfzd55p0nx52sse595kxrevhvfr5erwdwvv5" timestamp="1593125601"&gt;39&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Journal of machine Learning research&lt;/secondary-title&gt;&lt;/titles&gt;&lt;periodical&gt;&lt;full-title&gt;Journal of machine Learning research&lt;/full-title&gt;&lt;/periodical&gt;&lt;pages&gt;993-1022&lt;/pages&gt;&lt;volume&gt;3&lt;/volume&gt;&lt;number&gt;Jan&lt;/number&gt;&lt;dates&gt;&lt;year&gt;2003&lt;/year&gt;&lt;/dates&gt;&lt;urls&gt;&lt;/urls&gt;&lt;/record&gt;&lt;/Cite&gt;&lt;/EndNote&gt;</w:instrText>
      </w:r>
      <w:r w:rsidR="00336AAA">
        <w:fldChar w:fldCharType="separate"/>
      </w:r>
      <w:r w:rsidR="00336AAA">
        <w:rPr>
          <w:noProof/>
        </w:rPr>
        <w:t>(</w:t>
      </w:r>
      <w:hyperlink w:anchor="_ENREF_3" w:tooltip="Blei, 2003 #39" w:history="1">
        <w:r w:rsidR="005E5D5E">
          <w:rPr>
            <w:noProof/>
          </w:rPr>
          <w:t>Blei et al., 2003</w:t>
        </w:r>
      </w:hyperlink>
      <w:r w:rsidR="00336AAA">
        <w:rPr>
          <w:noProof/>
        </w:rPr>
        <w:t>)</w:t>
      </w:r>
      <w:r w:rsidR="00336AAA">
        <w:fldChar w:fldCharType="end"/>
      </w:r>
      <w:r w:rsidR="00336AAA">
        <w:t xml:space="preserve">. </w:t>
      </w:r>
    </w:p>
    <w:p w14:paraId="733C3663" w14:textId="68DD4D0F" w:rsidR="00336AAA" w:rsidRDefault="00336AAA" w:rsidP="00D82DC2">
      <w:r>
        <w:t xml:space="preserve">In this paper, an empirical analysis is carried out on different combinations of LDA-based topic modelling with ensemble learning to improve accuracies </w:t>
      </w:r>
      <w:r>
        <w:fldChar w:fldCharType="begin"/>
      </w:r>
      <w:r>
        <w:instrText xml:space="preserve"> ADDIN EN.CITE &lt;EndNote&gt;&lt;Cite&gt;&lt;Author&gt;Onan&lt;/Author&gt;&lt;Year&gt;2016&lt;/Year&gt;&lt;RecNum&gt;38&lt;/RecNum&gt;&lt;DisplayText&gt;(Onan et al., 2016)&lt;/DisplayText&gt;&lt;record&gt;&lt;rec-number&gt;38&lt;/rec-number&gt;&lt;foreign-keys&gt;&lt;key app="EN" db-id="dfzd55p0nx52sse595kxrevhvfr5erwdwvv5" timestamp="1593125365"&gt;38&lt;/key&gt;&lt;/foreign-keys&gt;&lt;ref-type name="Journal Article"&gt;17&lt;/ref-type&gt;&lt;contributors&gt;&lt;authors&gt;&lt;author&gt;Onan, Aytug&lt;/author&gt;&lt;author&gt;Korukoglu, Serdar&lt;/author&gt;&lt;author&gt;Bulut, Hasan&lt;/author&gt;&lt;/authors&gt;&lt;/contributors&gt;&lt;titles&gt;&lt;title&gt;LDA-based Topic Modelling in Text Sentiment Classification: An Empirical Analysis&lt;/title&gt;&lt;secondary-title&gt;Int. J. Comput. Linguistics Appl.&lt;/secondary-title&gt;&lt;/titles&gt;&lt;periodical&gt;&lt;full-title&gt;Int. J. Comput. Linguistics Appl.&lt;/full-title&gt;&lt;/periodical&gt;&lt;pages&gt;101-119&lt;/pages&gt;&lt;volume&gt;7&lt;/volume&gt;&lt;number&gt;1&lt;/number&gt;&lt;dates&gt;&lt;year&gt;2016&lt;/year&gt;&lt;/dates&gt;&lt;urls&gt;&lt;/urls&gt;&lt;/record&gt;&lt;/Cite&gt;&lt;/EndNote&gt;</w:instrText>
      </w:r>
      <w:r>
        <w:fldChar w:fldCharType="separate"/>
      </w:r>
      <w:r>
        <w:rPr>
          <w:noProof/>
        </w:rPr>
        <w:t>(</w:t>
      </w:r>
      <w:hyperlink w:anchor="_ENREF_12" w:tooltip="Onan, 2016 #38" w:history="1">
        <w:r w:rsidR="005E5D5E">
          <w:rPr>
            <w:noProof/>
          </w:rPr>
          <w:t>Onan et al., 2016</w:t>
        </w:r>
      </w:hyperlink>
      <w:r>
        <w:rPr>
          <w:noProof/>
        </w:rPr>
        <w:t>)</w:t>
      </w:r>
      <w:r>
        <w:fldChar w:fldCharType="end"/>
      </w:r>
      <w:r>
        <w:t xml:space="preserve">. </w:t>
      </w:r>
    </w:p>
    <w:p w14:paraId="32DDFE78" w14:textId="294C1A98" w:rsidR="000B44D6" w:rsidRPr="006212E0" w:rsidRDefault="000B44D6" w:rsidP="00D82DC2">
      <w:pPr>
        <w:pStyle w:val="Caption"/>
      </w:pPr>
      <w:r>
        <w:t xml:space="preserve">Table </w:t>
      </w:r>
      <w:fldSimple w:instr=" SEQ Table \* ARABIC ">
        <w:r w:rsidR="009747DD">
          <w:rPr>
            <w:noProof/>
          </w:rPr>
          <w:t>4</w:t>
        </w:r>
      </w:fldSimple>
      <w:r>
        <w:t xml:space="preserve">: Classification Accuracies of </w:t>
      </w:r>
      <w:r w:rsidR="00C133A4">
        <w:t>Sediment</w:t>
      </w:r>
      <w:r>
        <w:t xml:space="preserve"> Analysis Dataset Using </w:t>
      </w:r>
      <w:r w:rsidR="00C133A4">
        <w:t>Different</w:t>
      </w:r>
      <w:r>
        <w:t xml:space="preserve"> Combination of LDA-based Topic Modelling</w:t>
      </w:r>
      <w:r w:rsidR="006212E0">
        <w:t xml:space="preserve">. Extracted from </w:t>
      </w:r>
      <w:r w:rsidR="006212E0" w:rsidRPr="006212E0">
        <w:t>(Onan et al., 2016)</w:t>
      </w:r>
      <w:r w:rsidR="006212E0" w:rsidRPr="006212E0">
        <w:rPr>
          <w:b/>
          <w:bCs/>
        </w:rPr>
        <w:t xml:space="preserve"> </w:t>
      </w:r>
      <w:r w:rsidR="006212E0">
        <w:t>at 2020-06-26.</w:t>
      </w:r>
    </w:p>
    <w:p w14:paraId="6FCB9095" w14:textId="039D742E" w:rsidR="000B44D6" w:rsidRDefault="000B44D6" w:rsidP="00D82DC2">
      <w:r>
        <w:rPr>
          <w:noProof/>
        </w:rPr>
        <w:drawing>
          <wp:inline distT="0" distB="0" distL="0" distR="0" wp14:anchorId="4B71286F" wp14:editId="4F29036A">
            <wp:extent cx="5200650" cy="6019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00650" cy="6019800"/>
                    </a:xfrm>
                    <a:prstGeom prst="rect">
                      <a:avLst/>
                    </a:prstGeom>
                  </pic:spPr>
                </pic:pic>
              </a:graphicData>
            </a:graphic>
          </wp:inline>
        </w:drawing>
      </w:r>
    </w:p>
    <w:p w14:paraId="4A7EB8E4" w14:textId="4790D8ED" w:rsidR="000B44D6" w:rsidRDefault="000B44D6" w:rsidP="00D82DC2">
      <w:r>
        <w:lastRenderedPageBreak/>
        <w:t xml:space="preserve">However, one of the problems with LDA topic modelling is it suffering from “order effects”, </w:t>
      </w:r>
      <w:r w:rsidRPr="00D82DC2">
        <w:t>where outcome</w:t>
      </w:r>
      <w:r>
        <w:t xml:space="preserve"> of training might differ due to shuffling of training data. To fix this, LDADE, a search-based tool using Differential Evolution is introduced </w:t>
      </w:r>
      <w:r>
        <w:fldChar w:fldCharType="begin"/>
      </w:r>
      <w:r>
        <w:instrText xml:space="preserve"> ADDIN EN.CITE &lt;EndNote&gt;&lt;Cite&gt;&lt;Author&gt;Agrawal&lt;/Author&gt;&lt;Year&gt;2018&lt;/Year&gt;&lt;RecNum&gt;42&lt;/RecNum&gt;&lt;DisplayText&gt;(Agrawal et al., 2018)&lt;/DisplayText&gt;&lt;record&gt;&lt;rec-number&gt;42&lt;/rec-number&gt;&lt;foreign-keys&gt;&lt;key app="EN" db-id="dfzd55p0nx52sse595kxrevhvfr5erwdwvv5" timestamp="1593126262"&gt;42&lt;/key&gt;&lt;/foreign-keys&gt;&lt;ref-type name="Journal Article"&gt;17&lt;/ref-type&gt;&lt;contributors&gt;&lt;authors&gt;&lt;author&gt;Agrawal, Amritanshu&lt;/author&gt;&lt;author&gt;Fu, Wei&lt;/author&gt;&lt;author&gt;Menzies, Tim&lt;/author&gt;&lt;/authors&gt;&lt;/contributors&gt;&lt;titles&gt;&lt;title&gt;What is Wrong with Topic Modeling? (and How to Fix it Using Search-based SE)&lt;/title&gt;&lt;secondary-title&gt;Information and Software Technology&lt;/secondary-title&gt;&lt;/titles&gt;&lt;periodical&gt;&lt;full-title&gt;Information and Software Technology&lt;/full-title&gt;&lt;/periodical&gt;&lt;dates&gt;&lt;year&gt;2018&lt;/year&gt;&lt;pub-dates&gt;&lt;date&gt;02/20&lt;/date&gt;&lt;/pub-dates&gt;&lt;/dates&gt;&lt;urls&gt;&lt;/urls&gt;&lt;electronic-resource-num&gt;10.1016/j.infsof.2018.02.005&lt;/electronic-resource-num&gt;&lt;/record&gt;&lt;/Cite&gt;&lt;/EndNote&gt;</w:instrText>
      </w:r>
      <w:r>
        <w:fldChar w:fldCharType="separate"/>
      </w:r>
      <w:r>
        <w:rPr>
          <w:noProof/>
        </w:rPr>
        <w:t>(</w:t>
      </w:r>
      <w:hyperlink w:anchor="_ENREF_1" w:tooltip="Agrawal, 2018 #42" w:history="1">
        <w:r w:rsidR="005E5D5E">
          <w:rPr>
            <w:noProof/>
          </w:rPr>
          <w:t>Agrawal et al., 2018</w:t>
        </w:r>
      </w:hyperlink>
      <w:r>
        <w:rPr>
          <w:noProof/>
        </w:rPr>
        <w:t>)</w:t>
      </w:r>
      <w:r>
        <w:fldChar w:fldCharType="end"/>
      </w:r>
      <w:r>
        <w:t>. According to the author, the additional tuning dramatically increases the model stability.</w:t>
      </w:r>
    </w:p>
    <w:p w14:paraId="2D14077F" w14:textId="3A2DC515" w:rsidR="000B44D6" w:rsidRDefault="00C133A4" w:rsidP="00D82DC2">
      <w:r>
        <w:t>There are also other algorithms proposed for topic modelling. In this paper, the author proposed a technique called Clustering-based Topic Modelling (</w:t>
      </w:r>
      <w:proofErr w:type="spellStart"/>
      <w:r>
        <w:t>ClusTop</w:t>
      </w:r>
      <w:proofErr w:type="spellEnd"/>
      <w:r>
        <w:t xml:space="preserve">) which forms word network and determines the topics using community detection approach </w:t>
      </w:r>
      <w:r>
        <w:fldChar w:fldCharType="begin"/>
      </w:r>
      <w:r>
        <w:instrText xml:space="preserve"> ADDIN EN.CITE &lt;EndNote&gt;&lt;Cite&gt;&lt;Author&gt;Lim&lt;/Author&gt;&lt;Year&gt;2017&lt;/Year&gt;&lt;RecNum&gt;41&lt;/RecNum&gt;&lt;DisplayText&gt;(Lim et al., 2017)&lt;/DisplayText&gt;&lt;record&gt;&lt;rec-number&gt;41&lt;/rec-number&gt;&lt;foreign-keys&gt;&lt;key app="EN" db-id="dfzd55p0nx52sse595kxrevhvfr5erwdwvv5" timestamp="1593126140"&gt;41&lt;/key&gt;&lt;/foreign-keys&gt;&lt;ref-type name="Conference Proceedings"&gt;10&lt;/ref-type&gt;&lt;contributors&gt;&lt;authors&gt;&lt;author&gt;Lim, Kwan Hui&lt;/author&gt;&lt;author&gt;Karunasekera, Shanika&lt;/author&gt;&lt;author&gt;Harwood, Aaron&lt;/author&gt;&lt;/authors&gt;&lt;/contributors&gt;&lt;titles&gt;&lt;title&gt;Clustop: A clustering-based topic modelling algorithm for twitter using word networks&lt;/title&gt;&lt;secondary-title&gt;2017 IEEE International Conference on Big Data (Big Data)&lt;/secondary-title&gt;&lt;/titles&gt;&lt;pages&gt;2009-2018&lt;/pages&gt;&lt;dates&gt;&lt;year&gt;2017&lt;/year&gt;&lt;/dates&gt;&lt;publisher&gt;IEEE&lt;/publisher&gt;&lt;isbn&gt;1538627159&lt;/isbn&gt;&lt;urls&gt;&lt;/urls&gt;&lt;/record&gt;&lt;/Cite&gt;&lt;/EndNote&gt;</w:instrText>
      </w:r>
      <w:r>
        <w:fldChar w:fldCharType="separate"/>
      </w:r>
      <w:r>
        <w:rPr>
          <w:noProof/>
        </w:rPr>
        <w:t>(</w:t>
      </w:r>
      <w:hyperlink w:anchor="_ENREF_10" w:tooltip="Lim, 2017 #41" w:history="1">
        <w:r w:rsidR="005E5D5E">
          <w:rPr>
            <w:noProof/>
          </w:rPr>
          <w:t>Lim et al., 2017</w:t>
        </w:r>
      </w:hyperlink>
      <w:r>
        <w:rPr>
          <w:noProof/>
        </w:rPr>
        <w:t>)</w:t>
      </w:r>
      <w:r>
        <w:fldChar w:fldCharType="end"/>
      </w:r>
      <w:r>
        <w:t>. Using this algorithm, the number of parameters to be tuned is less as well as appropriate number of topics can be automatically determined.</w:t>
      </w:r>
    </w:p>
    <w:bookmarkEnd w:id="13"/>
    <w:p w14:paraId="77877A5A" w14:textId="236DC10A" w:rsidR="00C133A4" w:rsidRDefault="00C133A4" w:rsidP="00D82DC2"/>
    <w:p w14:paraId="4493574D" w14:textId="3C4AFB64" w:rsidR="00C133A4" w:rsidRDefault="00C133A4" w:rsidP="00D82DC2">
      <w:pPr>
        <w:pStyle w:val="Heading1"/>
      </w:pPr>
      <w:bookmarkStart w:id="16" w:name="_Toc44072676"/>
      <w:r>
        <w:t>V) Proposed Methodology</w:t>
      </w:r>
      <w:bookmarkEnd w:id="16"/>
    </w:p>
    <w:p w14:paraId="239AF07D" w14:textId="6E9809BA" w:rsidR="00D82DC2" w:rsidRDefault="00D82DC2" w:rsidP="00D82DC2">
      <w:pPr>
        <w:pStyle w:val="Heading2"/>
      </w:pPr>
      <w:bookmarkStart w:id="17" w:name="_Toc44072677"/>
      <w:r>
        <w:t>Proposed Solution</w:t>
      </w:r>
      <w:bookmarkEnd w:id="17"/>
    </w:p>
    <w:p w14:paraId="1FACF52E" w14:textId="77777777" w:rsidR="00D82DC2" w:rsidRDefault="00D82DC2" w:rsidP="00D82DC2">
      <w:bookmarkStart w:id="18" w:name="_Hlk57036030"/>
      <w:r>
        <w:rPr>
          <w:noProof/>
        </w:rPr>
        <w:drawing>
          <wp:inline distT="0" distB="0" distL="0" distR="0" wp14:anchorId="54F9A8C7" wp14:editId="6E3B71A9">
            <wp:extent cx="5943600" cy="3721735"/>
            <wp:effectExtent l="0" t="0" r="0" b="0"/>
            <wp:docPr id="4" name="Picture 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S506 Methodology.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721735"/>
                    </a:xfrm>
                    <a:prstGeom prst="rect">
                      <a:avLst/>
                    </a:prstGeom>
                  </pic:spPr>
                </pic:pic>
              </a:graphicData>
            </a:graphic>
          </wp:inline>
        </w:drawing>
      </w:r>
    </w:p>
    <w:p w14:paraId="59BA1A48" w14:textId="121DB196" w:rsidR="00D82DC2" w:rsidRPr="00D82DC2" w:rsidRDefault="00D82DC2" w:rsidP="00D82DC2">
      <w:pPr>
        <w:pStyle w:val="Caption"/>
      </w:pPr>
      <w:bookmarkStart w:id="19" w:name="_Toc44072585"/>
      <w:r>
        <w:t xml:space="preserve">Figure </w:t>
      </w:r>
      <w:fldSimple w:instr=" SEQ Figure \* ARABIC ">
        <w:r w:rsidR="009747DD">
          <w:rPr>
            <w:noProof/>
          </w:rPr>
          <w:t>1</w:t>
        </w:r>
      </w:fldSimple>
      <w:r>
        <w:t>: Methodology Flow Chart</w:t>
      </w:r>
      <w:bookmarkEnd w:id="19"/>
    </w:p>
    <w:p w14:paraId="4AE84456" w14:textId="1D119038" w:rsidR="003E7C25" w:rsidRDefault="00D82DC2" w:rsidP="00D82DC2">
      <w:r>
        <w:t xml:space="preserve">The overall process is broken down into 4 stages. First stage is data collection. In this stage, </w:t>
      </w:r>
      <w:r w:rsidRPr="00D82DC2">
        <w:t xml:space="preserve">Facebook pages/groups that are managed by blood donation campaign organizers or actively promoting blood donations such as:  Kementerian Kesihatan Malaysia, Pusat </w:t>
      </w:r>
      <w:proofErr w:type="spellStart"/>
      <w:r w:rsidRPr="00D82DC2">
        <w:t>Darah</w:t>
      </w:r>
      <w:proofErr w:type="spellEnd"/>
      <w:r w:rsidRPr="00D82DC2">
        <w:t xml:space="preserve"> Negara Kementerian Kesihatan Malaysia, </w:t>
      </w:r>
      <w:proofErr w:type="spellStart"/>
      <w:r w:rsidRPr="00D82DC2">
        <w:t>Persatuan</w:t>
      </w:r>
      <w:proofErr w:type="spellEnd"/>
      <w:r w:rsidRPr="00D82DC2">
        <w:t xml:space="preserve"> derma </w:t>
      </w:r>
      <w:proofErr w:type="spellStart"/>
      <w:r w:rsidRPr="00D82DC2">
        <w:t>darah</w:t>
      </w:r>
      <w:proofErr w:type="spellEnd"/>
      <w:r w:rsidRPr="00D82DC2">
        <w:t xml:space="preserve"> Malaysia (</w:t>
      </w:r>
      <w:proofErr w:type="spellStart"/>
      <w:r w:rsidRPr="00D82DC2">
        <w:t>Penderma</w:t>
      </w:r>
      <w:proofErr w:type="spellEnd"/>
      <w:r w:rsidRPr="00D82DC2">
        <w:t xml:space="preserve">), </w:t>
      </w:r>
      <w:proofErr w:type="spellStart"/>
      <w:r w:rsidRPr="00D82DC2">
        <w:t>Pertubuhan</w:t>
      </w:r>
      <w:proofErr w:type="spellEnd"/>
      <w:r w:rsidRPr="00D82DC2">
        <w:t xml:space="preserve"> </w:t>
      </w:r>
      <w:proofErr w:type="spellStart"/>
      <w:r w:rsidRPr="00D82DC2">
        <w:t>Komuniti</w:t>
      </w:r>
      <w:proofErr w:type="spellEnd"/>
      <w:r w:rsidRPr="00D82DC2">
        <w:t xml:space="preserve"> </w:t>
      </w:r>
      <w:proofErr w:type="spellStart"/>
      <w:r w:rsidRPr="00D82DC2">
        <w:t>Penderma</w:t>
      </w:r>
      <w:proofErr w:type="spellEnd"/>
      <w:r w:rsidRPr="00D82DC2">
        <w:t xml:space="preserve"> </w:t>
      </w:r>
      <w:proofErr w:type="spellStart"/>
      <w:r w:rsidRPr="00D82DC2">
        <w:t>Darah</w:t>
      </w:r>
      <w:proofErr w:type="spellEnd"/>
      <w:r w:rsidRPr="00D82DC2">
        <w:t xml:space="preserve">, </w:t>
      </w:r>
      <w:proofErr w:type="spellStart"/>
      <w:r w:rsidRPr="00D82DC2">
        <w:t>Persatuan</w:t>
      </w:r>
      <w:proofErr w:type="spellEnd"/>
      <w:r w:rsidRPr="00D82DC2">
        <w:t xml:space="preserve"> </w:t>
      </w:r>
      <w:proofErr w:type="spellStart"/>
      <w:r w:rsidRPr="00D82DC2">
        <w:t>Penderma</w:t>
      </w:r>
      <w:proofErr w:type="spellEnd"/>
      <w:r w:rsidRPr="00D82DC2">
        <w:t xml:space="preserve"> </w:t>
      </w:r>
      <w:proofErr w:type="spellStart"/>
      <w:r w:rsidRPr="00D82DC2">
        <w:t>Darah</w:t>
      </w:r>
      <w:proofErr w:type="spellEnd"/>
      <w:r w:rsidRPr="00D82DC2">
        <w:t xml:space="preserve"> Kuantan, </w:t>
      </w:r>
      <w:proofErr w:type="spellStart"/>
      <w:r w:rsidRPr="00D82DC2">
        <w:t>Persatuan</w:t>
      </w:r>
      <w:proofErr w:type="spellEnd"/>
      <w:r w:rsidRPr="00D82DC2">
        <w:t xml:space="preserve"> </w:t>
      </w:r>
      <w:proofErr w:type="spellStart"/>
      <w:r w:rsidRPr="00D82DC2">
        <w:t>Penderma</w:t>
      </w:r>
      <w:proofErr w:type="spellEnd"/>
      <w:r w:rsidRPr="00D82DC2">
        <w:t xml:space="preserve"> </w:t>
      </w:r>
      <w:proofErr w:type="spellStart"/>
      <w:r w:rsidRPr="00D82DC2">
        <w:t>Darah</w:t>
      </w:r>
      <w:proofErr w:type="spellEnd"/>
      <w:r w:rsidRPr="00D82DC2">
        <w:t xml:space="preserve"> (S.P.U), and Blood Bank Hospital </w:t>
      </w:r>
      <w:proofErr w:type="spellStart"/>
      <w:r w:rsidRPr="00D82DC2">
        <w:t>Umum</w:t>
      </w:r>
      <w:proofErr w:type="spellEnd"/>
      <w:r w:rsidRPr="00D82DC2">
        <w:t xml:space="preserve"> Sarawak</w:t>
      </w:r>
      <w:r>
        <w:t xml:space="preserve"> will be accessed and extracted postings in the </w:t>
      </w:r>
      <w:r>
        <w:lastRenderedPageBreak/>
        <w:t>time interval of 2015-01-01 till 2019-12-31. The posts extracted will be transformed and stored in JSON format</w:t>
      </w:r>
      <w:r w:rsidR="003E7C25">
        <w:t xml:space="preserve"> where each “document” represents one post.</w:t>
      </w:r>
    </w:p>
    <w:p w14:paraId="316A2D6A" w14:textId="3C60068E" w:rsidR="00C133A4" w:rsidRDefault="00D82DC2" w:rsidP="00D82DC2">
      <w:r>
        <w:t>The second stage is data preprocessing. This stage is crucial for NLP to work. This stage includes the following processes:</w:t>
      </w:r>
    </w:p>
    <w:p w14:paraId="5D52E1AB" w14:textId="5507BA4C" w:rsidR="00D82DC2" w:rsidRDefault="00D82DC2" w:rsidP="00D82DC2">
      <w:pPr>
        <w:pStyle w:val="ListParagraph"/>
        <w:numPr>
          <w:ilvl w:val="0"/>
          <w:numId w:val="5"/>
        </w:numPr>
      </w:pPr>
      <w:r>
        <w:t xml:space="preserve">Tokenization </w:t>
      </w:r>
      <w:r>
        <w:br/>
      </w:r>
      <w:proofErr w:type="spellStart"/>
      <w:r>
        <w:t>Tokenization</w:t>
      </w:r>
      <w:proofErr w:type="spellEnd"/>
      <w:r>
        <w:t xml:space="preserve"> is the process where long streams of text are converted into tokens which are words stored separately. In this process, special characters and punctuations are also removed.</w:t>
      </w:r>
    </w:p>
    <w:p w14:paraId="0326B23E" w14:textId="3C51107B" w:rsidR="00D82DC2" w:rsidRDefault="00D82DC2" w:rsidP="00D82DC2">
      <w:pPr>
        <w:pStyle w:val="ListParagraph"/>
        <w:numPr>
          <w:ilvl w:val="0"/>
          <w:numId w:val="5"/>
        </w:numPr>
      </w:pPr>
      <w:r>
        <w:t>Removing words less than 3 characters</w:t>
      </w:r>
      <w:r>
        <w:br/>
        <w:t>This step is basically to remove words that are not useful in the analysis. Short terms like “a”</w:t>
      </w:r>
      <w:proofErr w:type="gramStart"/>
      <w:r>
        <w:t>, ”an</w:t>
      </w:r>
      <w:proofErr w:type="gramEnd"/>
      <w:r>
        <w:t>”, ”by”, ”on”, ”at” are removed from the tokens.</w:t>
      </w:r>
    </w:p>
    <w:p w14:paraId="0CF21D2C" w14:textId="6988B66F" w:rsidR="00D82DC2" w:rsidRDefault="00FD188C" w:rsidP="00D82DC2">
      <w:pPr>
        <w:pStyle w:val="ListParagraph"/>
        <w:numPr>
          <w:ilvl w:val="0"/>
          <w:numId w:val="5"/>
        </w:numPr>
      </w:pPr>
      <w:r>
        <w:t xml:space="preserve">Removing </w:t>
      </w:r>
      <w:proofErr w:type="spellStart"/>
      <w:r>
        <w:t>Stopwords</w:t>
      </w:r>
      <w:proofErr w:type="spellEnd"/>
      <w:r>
        <w:br/>
      </w:r>
      <w:proofErr w:type="spellStart"/>
      <w:r w:rsidR="00AA7A78">
        <w:t>Stopwords</w:t>
      </w:r>
      <w:proofErr w:type="spellEnd"/>
      <w:r w:rsidR="00AA7A78">
        <w:t xml:space="preserve"> usually consists of determiners (the, a, an, another), coordinating </w:t>
      </w:r>
      <w:r w:rsidR="003E7C25">
        <w:t>conjunctions</w:t>
      </w:r>
      <w:r w:rsidR="00AA7A78">
        <w:t xml:space="preserve"> (for, an, yet, but, so) and prepositions (in, under, towards, after, before).</w:t>
      </w:r>
    </w:p>
    <w:p w14:paraId="09B834D3" w14:textId="35CCA998" w:rsidR="00AA7A78" w:rsidRDefault="00AA7A78" w:rsidP="00D82DC2">
      <w:pPr>
        <w:pStyle w:val="ListParagraph"/>
        <w:numPr>
          <w:ilvl w:val="0"/>
          <w:numId w:val="5"/>
        </w:numPr>
      </w:pPr>
      <w:r>
        <w:t>Lemmatizing words</w:t>
      </w:r>
      <w:r>
        <w:br/>
        <w:t xml:space="preserve">Third person word </w:t>
      </w:r>
      <w:r w:rsidR="003E7C25">
        <w:t>changed to first person, verbs in past and future tenses are changed into present tense</w:t>
      </w:r>
    </w:p>
    <w:p w14:paraId="0792EB03" w14:textId="5B73E357" w:rsidR="003E7C25" w:rsidRDefault="003E7C25" w:rsidP="00D82DC2">
      <w:pPr>
        <w:pStyle w:val="ListParagraph"/>
        <w:numPr>
          <w:ilvl w:val="0"/>
          <w:numId w:val="5"/>
        </w:numPr>
      </w:pPr>
      <w:r>
        <w:t>Stemming words</w:t>
      </w:r>
      <w:r>
        <w:br/>
      </w:r>
      <w:proofErr w:type="spellStart"/>
      <w:r>
        <w:t>Words</w:t>
      </w:r>
      <w:proofErr w:type="spellEnd"/>
      <w:r>
        <w:t xml:space="preserve"> are reduced into their root form. </w:t>
      </w:r>
      <w:proofErr w:type="spellStart"/>
      <w:r>
        <w:t>Eg.</w:t>
      </w:r>
      <w:proofErr w:type="spellEnd"/>
      <w:r>
        <w:t xml:space="preserve"> (management -&gt; manage, donation -&gt; donate)</w:t>
      </w:r>
    </w:p>
    <w:p w14:paraId="4D2BB708" w14:textId="27413482" w:rsidR="003E7C25" w:rsidRDefault="003E7C25" w:rsidP="003E7C25">
      <w:r>
        <w:t xml:space="preserve">The third stage is the topic modelling stage. In this stage, LDA-based algorithms including modified LDA will be used. The outcome of this stage will be a list of “documents” or posts with their corresponding topics. By doing this, we have successfully made the unstructured data from social media into structured data. </w:t>
      </w:r>
    </w:p>
    <w:p w14:paraId="2091CAC4" w14:textId="25ED9877" w:rsidR="003E7C25" w:rsidRDefault="003E7C25" w:rsidP="003E7C25">
      <w:r>
        <w:t>In the final stage, time series analysis will be performed on each topics and keywords as well as the total number of posts related to our interest. It can then be paired with blood transfusion data from National Blood Centre to see if the campaign serves the purpose of blood demand well.</w:t>
      </w:r>
    </w:p>
    <w:p w14:paraId="26FECFC5" w14:textId="7F034283" w:rsidR="003E7C25" w:rsidRDefault="00CE1341" w:rsidP="003E7C25">
      <w:pPr>
        <w:pStyle w:val="Heading2"/>
      </w:pPr>
      <w:bookmarkStart w:id="20" w:name="_Toc44072678"/>
      <w:r>
        <w:t>Choice of Data Science and Analytic Techniques and Justification</w:t>
      </w:r>
      <w:bookmarkEnd w:id="20"/>
    </w:p>
    <w:p w14:paraId="3B1BA6CF" w14:textId="7BB2F5B5" w:rsidR="00CE1341" w:rsidRDefault="00CE1341" w:rsidP="00CE1341">
      <w:r>
        <w:t xml:space="preserve">Time series analysis and forecasting will be done using a few different algorithms. </w:t>
      </w:r>
    </w:p>
    <w:p w14:paraId="1B89199E" w14:textId="5D815408" w:rsidR="00CE1341" w:rsidRDefault="00CE1341" w:rsidP="00CE1341">
      <w:pPr>
        <w:pStyle w:val="ListParagraph"/>
        <w:numPr>
          <w:ilvl w:val="0"/>
          <w:numId w:val="6"/>
        </w:numPr>
      </w:pPr>
      <w:r>
        <w:t xml:space="preserve">ARIMA or seasonal ARIMA. </w:t>
      </w:r>
      <w:r>
        <w:br/>
        <w:t>ARIMA have been proven to be consistent and highly accurate model in time series analysis. Using ARIMA gives at least a reliable model to start with.</w:t>
      </w:r>
    </w:p>
    <w:p w14:paraId="45819FA8" w14:textId="0151F427" w:rsidR="00CE1341" w:rsidRDefault="00CE1341" w:rsidP="00CE1341">
      <w:pPr>
        <w:pStyle w:val="ListParagraph"/>
        <w:numPr>
          <w:ilvl w:val="0"/>
          <w:numId w:val="6"/>
        </w:numPr>
      </w:pPr>
      <w:r>
        <w:t>Box-Jerkin model</w:t>
      </w:r>
      <w:r>
        <w:br/>
        <w:t xml:space="preserve">From the literature review, one of the paper found that Box-Jerkin model performs best </w:t>
      </w:r>
      <w:r>
        <w:fldChar w:fldCharType="begin"/>
      </w:r>
      <w:r>
        <w:instrText xml:space="preserve"> ADDIN EN.CITE &lt;EndNote&gt;&lt;Cite&gt;&lt;Author&gt;Pereira&lt;/Author&gt;&lt;Year&gt;2004&lt;/Year&gt;&lt;RecNum&gt;33&lt;/RecNum&gt;&lt;DisplayText&gt;(Pereira, 2004)&lt;/DisplayText&gt;&lt;record&gt;&lt;rec-number&gt;33&lt;/rec-number&gt;&lt;foreign-keys&gt;&lt;key app="EN" db-id="dfzd55p0nx52sse595kxrevhvfr5erwdwvv5" timestamp="1593114641"&gt;33&lt;/key&gt;&lt;/foreign-keys&gt;&lt;ref-type name="Journal Article"&gt;17&lt;/ref-type&gt;&lt;contributors&gt;&lt;authors&gt;&lt;author&gt;Pereira, A.&lt;/author&gt;&lt;/authors&gt;&lt;/contributors&gt;&lt;auth-address&gt;Service of Hemotherapy and Hemostasis and the Blood Bank, Hospital Clinic, Barcelona, Spain. apereira@clinic.ub.es&lt;/auth-address&gt;&lt;titles&gt;&lt;title&gt;Performance of time-series methods in forecasting the demand for red blood cell transfusion&lt;/title&gt;&lt;secondary-title&gt;Transfusion&lt;/secondary-title&gt;&lt;/titles&gt;&lt;periodical&gt;&lt;full-title&gt;Transfusion&lt;/full-title&gt;&lt;/periodical&gt;&lt;pages&gt;739-46&lt;/pages&gt;&lt;volume&gt;44&lt;/volume&gt;&lt;number&gt;5&lt;/number&gt;&lt;edition&gt;2004/04/24&lt;/edition&gt;&lt;keywords&gt;&lt;keyword&gt;*Erythrocyte Transfusion&lt;/keyword&gt;&lt;keyword&gt;Humans&lt;/keyword&gt;&lt;/keywords&gt;&lt;dates&gt;&lt;year&gt;2004&lt;/year&gt;&lt;pub-dates&gt;&lt;date&gt;May&lt;/date&gt;&lt;/pub-dates&gt;&lt;/dates&gt;&lt;isbn&gt;0041-1132 (Print)&amp;#xD;0041-1132 (Linking)&lt;/isbn&gt;&lt;accession-num&gt;15104656&lt;/accession-num&gt;&lt;urls&gt;&lt;related-urls&gt;&lt;url&gt;&lt;style face="underline" font="default" size="100%"&gt;https://www.ncbi.nlm.nih.gov/pubmed/15104656&lt;/style&gt;&lt;/url&gt;&lt;/related-urls&gt;&lt;/urls&gt;&lt;electronic-resource-num&gt;10.1111/j.1537-2995.2004.03363.x&lt;/electronic-resource-num&gt;&lt;/record&gt;&lt;/Cite&gt;&lt;/EndNote&gt;</w:instrText>
      </w:r>
      <w:r>
        <w:fldChar w:fldCharType="separate"/>
      </w:r>
      <w:r>
        <w:rPr>
          <w:noProof/>
        </w:rPr>
        <w:t>(</w:t>
      </w:r>
      <w:hyperlink w:anchor="_ENREF_13" w:tooltip="Pereira, 2004 #33" w:history="1">
        <w:r w:rsidR="005E5D5E">
          <w:rPr>
            <w:noProof/>
          </w:rPr>
          <w:t>Pereira, 2004</w:t>
        </w:r>
      </w:hyperlink>
      <w:r>
        <w:rPr>
          <w:noProof/>
        </w:rPr>
        <w:t>)</w:t>
      </w:r>
      <w:r>
        <w:fldChar w:fldCharType="end"/>
      </w:r>
      <w:r>
        <w:t>. In this project, the model will be tested again to see how it performs in this situation.</w:t>
      </w:r>
    </w:p>
    <w:p w14:paraId="78F3790A" w14:textId="3058EC46" w:rsidR="00CE1341" w:rsidRDefault="00CE1341" w:rsidP="00CE1341">
      <w:pPr>
        <w:pStyle w:val="ListParagraph"/>
        <w:numPr>
          <w:ilvl w:val="0"/>
          <w:numId w:val="6"/>
        </w:numPr>
      </w:pPr>
      <w:r>
        <w:lastRenderedPageBreak/>
        <w:t>Windowing and Machine Learning method</w:t>
      </w:r>
      <w:r>
        <w:br/>
        <w:t xml:space="preserve">By windowing the time series, regression or ML models can be built to do forecasting of a time-series value. </w:t>
      </w:r>
    </w:p>
    <w:p w14:paraId="5E6CFB5D" w14:textId="24D3363F" w:rsidR="001865DE" w:rsidRDefault="001865DE" w:rsidP="001865DE">
      <w:r>
        <w:t>The model built will be evaluated by their Mean Average Error (MAE) as well as Root Mean Squared Error (RMSE).</w:t>
      </w:r>
    </w:p>
    <w:p w14:paraId="55D4D714" w14:textId="5DC4F70B" w:rsidR="001865DE" w:rsidRDefault="00C25F35" w:rsidP="00C25F35">
      <w:pPr>
        <w:pStyle w:val="Heading2"/>
      </w:pPr>
      <w:bookmarkStart w:id="21" w:name="_Toc44072679"/>
      <w:r>
        <w:t>Choice of Analytical Tools and Justification</w:t>
      </w:r>
      <w:bookmarkEnd w:id="21"/>
    </w:p>
    <w:p w14:paraId="68464014" w14:textId="4E2872A7" w:rsidR="00C25F35" w:rsidRDefault="00C25F35" w:rsidP="00C25F35">
      <w:pPr>
        <w:pStyle w:val="ListParagraph"/>
        <w:numPr>
          <w:ilvl w:val="0"/>
          <w:numId w:val="7"/>
        </w:numPr>
      </w:pPr>
      <w:r>
        <w:t>Programming Language: Python</w:t>
      </w:r>
      <w:r>
        <w:br/>
        <w:t>The whole project will be carried out in Python as it is the most common programming language used in data science projects. There are a lot of libraries available for web scraping, NLP, and time series analysis.</w:t>
      </w:r>
    </w:p>
    <w:p w14:paraId="193A8023" w14:textId="04FC8214" w:rsidR="00805E4D" w:rsidRDefault="00C25F35" w:rsidP="00C25F35">
      <w:pPr>
        <w:pStyle w:val="ListParagraph"/>
        <w:numPr>
          <w:ilvl w:val="0"/>
          <w:numId w:val="7"/>
        </w:numPr>
      </w:pPr>
      <w:r>
        <w:t xml:space="preserve">Web Scraping: Beautiful Soup and </w:t>
      </w:r>
      <w:proofErr w:type="spellStart"/>
      <w:r>
        <w:t>Scrapy</w:t>
      </w:r>
      <w:proofErr w:type="spellEnd"/>
      <w:r>
        <w:br/>
        <w:t xml:space="preserve">From the review paper </w:t>
      </w:r>
      <w:r>
        <w:fldChar w:fldCharType="begin"/>
      </w:r>
      <w:r>
        <w:instrText xml:space="preserve"> ADDIN EN.CITE &lt;EndNote&gt;&lt;Cite&gt;&lt;Author&gt;Glez-Pena&lt;/Author&gt;&lt;Year&gt;2014&lt;/Year&gt;&lt;RecNum&gt;34&lt;/RecNum&gt;&lt;DisplayText&gt;(Glez-Pena et al., 2014)&lt;/DisplayText&gt;&lt;record&gt;&lt;rec-number&gt;34&lt;/rec-number&gt;&lt;foreign-keys&gt;&lt;key app="EN" db-id="dfzd55p0nx52sse595kxrevhvfr5erwdwvv5" timestamp="1593117534"&gt;34&lt;/key&gt;&lt;/foreign-keys&gt;&lt;ref-type name="Journal Article"&gt;17&lt;/ref-type&gt;&lt;contributors&gt;&lt;authors&gt;&lt;author&gt;Glez-Pena, D.&lt;/author&gt;&lt;author&gt;Lourenco, A.&lt;/author&gt;&lt;author&gt;Lopez-Fernandez, H.&lt;/author&gt;&lt;author&gt;Reboiro-Jato, M.&lt;/author&gt;&lt;author&gt;Fdez-Riverola, F.&lt;/author&gt;&lt;/authors&gt;&lt;/contributors&gt;&lt;titles&gt;&lt;title&gt;Web scraping technologies in an API world&lt;/title&gt;&lt;secondary-title&gt;Brief Bioinform&lt;/secondary-title&gt;&lt;/titles&gt;&lt;periodical&gt;&lt;full-title&gt;Brief Bioinform&lt;/full-title&gt;&lt;/periodical&gt;&lt;pages&gt;788-97&lt;/pages&gt;&lt;volume&gt;15&lt;/volume&gt;&lt;number&gt;5&lt;/number&gt;&lt;edition&gt;2013/05/02&lt;/edition&gt;&lt;keywords&gt;&lt;keyword&gt;Database Management Systems&lt;/keyword&gt;&lt;keyword&gt;*Internet&lt;/keyword&gt;&lt;keyword&gt;User-Computer Interface&lt;/keyword&gt;&lt;keyword&gt;Web scraping&lt;/keyword&gt;&lt;keyword&gt;data integration&lt;/keyword&gt;&lt;keyword&gt;database interfaces&lt;/keyword&gt;&lt;keyword&gt;interoperability&lt;/keyword&gt;&lt;/keywords&gt;&lt;dates&gt;&lt;year&gt;2014&lt;/year&gt;&lt;pub-dates&gt;&lt;date&gt;Sep&lt;/date&gt;&lt;/pub-dates&gt;&lt;/dates&gt;&lt;isbn&gt;1477-4054 (Electronic)&amp;#xD;1467-5463 (Linking)&lt;/isbn&gt;&lt;accession-num&gt;23632294&lt;/accession-num&gt;&lt;urls&gt;&lt;related-urls&gt;&lt;url&gt;&lt;style face="underline" font="default" size="100%"&gt;https://www.ncbi.nlm.nih.gov/pubmed/23632294&lt;/style&gt;&lt;/url&gt;&lt;/related-urls&gt;&lt;/urls&gt;&lt;electronic-resource-num&gt;10.1093/bib/bbt026&lt;/electronic-resource-num&gt;&lt;/record&gt;&lt;/Cite&gt;&lt;/EndNote&gt;</w:instrText>
      </w:r>
      <w:r>
        <w:fldChar w:fldCharType="separate"/>
      </w:r>
      <w:r>
        <w:rPr>
          <w:noProof/>
        </w:rPr>
        <w:t>(</w:t>
      </w:r>
      <w:hyperlink w:anchor="_ENREF_7" w:tooltip="Glez-Pena, 2014 #34" w:history="1">
        <w:r w:rsidR="005E5D5E">
          <w:rPr>
            <w:noProof/>
          </w:rPr>
          <w:t>Glez-Pena et al., 2014</w:t>
        </w:r>
      </w:hyperlink>
      <w:r>
        <w:rPr>
          <w:noProof/>
        </w:rPr>
        <w:t>)</w:t>
      </w:r>
      <w:r>
        <w:fldChar w:fldCharType="end"/>
      </w:r>
      <w:r>
        <w:t xml:space="preserve">, both Beautiful Soup and </w:t>
      </w:r>
      <w:proofErr w:type="spellStart"/>
      <w:r>
        <w:t>Scrapy</w:t>
      </w:r>
      <w:proofErr w:type="spellEnd"/>
      <w:r>
        <w:t xml:space="preserve"> are python based and not domain-specific. This is good because it is easier to lean and use. Beautiful Soup covers HTML DOM extraction while </w:t>
      </w:r>
      <w:proofErr w:type="spellStart"/>
      <w:r>
        <w:t>Scrapy</w:t>
      </w:r>
      <w:proofErr w:type="spellEnd"/>
      <w:r>
        <w:t xml:space="preserve"> covers Regex and XPath extraction.</w:t>
      </w:r>
    </w:p>
    <w:p w14:paraId="3F21804B" w14:textId="77777777" w:rsidR="00805E4D" w:rsidRDefault="00805E4D" w:rsidP="00805E4D">
      <w:pPr>
        <w:pStyle w:val="Heading2"/>
      </w:pPr>
      <w:bookmarkStart w:id="22" w:name="_Toc44072680"/>
      <w:bookmarkEnd w:id="18"/>
      <w:r>
        <w:t>Data Source</w:t>
      </w:r>
      <w:bookmarkEnd w:id="22"/>
    </w:p>
    <w:p w14:paraId="4CA3975A" w14:textId="77777777" w:rsidR="00805E4D" w:rsidRDefault="00805E4D" w:rsidP="00805E4D">
      <w:r>
        <w:t xml:space="preserve">The data source used in this project are social media postings coming from mainly </w:t>
      </w:r>
      <w:proofErr w:type="spellStart"/>
      <w:r>
        <w:t>facebook</w:t>
      </w:r>
      <w:proofErr w:type="spellEnd"/>
      <w:r>
        <w:t xml:space="preserve"> pages such as </w:t>
      </w:r>
      <w:r w:rsidRPr="00805E4D">
        <w:t xml:space="preserve">Kementerian Kesihatan Malaysia, Pusat </w:t>
      </w:r>
      <w:proofErr w:type="spellStart"/>
      <w:r w:rsidRPr="00805E4D">
        <w:t>Darah</w:t>
      </w:r>
      <w:proofErr w:type="spellEnd"/>
      <w:r w:rsidRPr="00805E4D">
        <w:t xml:space="preserve"> Negara Kementerian Kesihatan Malaysia, </w:t>
      </w:r>
      <w:proofErr w:type="spellStart"/>
      <w:r w:rsidRPr="00805E4D">
        <w:t>Persatuan</w:t>
      </w:r>
      <w:proofErr w:type="spellEnd"/>
      <w:r w:rsidRPr="00805E4D">
        <w:t xml:space="preserve"> derma </w:t>
      </w:r>
      <w:proofErr w:type="spellStart"/>
      <w:r w:rsidRPr="00805E4D">
        <w:t>darah</w:t>
      </w:r>
      <w:proofErr w:type="spellEnd"/>
      <w:r w:rsidRPr="00805E4D">
        <w:t xml:space="preserve"> Malaysia (</w:t>
      </w:r>
      <w:proofErr w:type="spellStart"/>
      <w:r w:rsidRPr="00805E4D">
        <w:t>Penderma</w:t>
      </w:r>
      <w:proofErr w:type="spellEnd"/>
      <w:r w:rsidRPr="00805E4D">
        <w:t xml:space="preserve">), </w:t>
      </w:r>
      <w:proofErr w:type="spellStart"/>
      <w:r w:rsidRPr="00805E4D">
        <w:t>Pertubuhan</w:t>
      </w:r>
      <w:proofErr w:type="spellEnd"/>
      <w:r w:rsidRPr="00805E4D">
        <w:t xml:space="preserve"> </w:t>
      </w:r>
      <w:proofErr w:type="spellStart"/>
      <w:r w:rsidRPr="00805E4D">
        <w:t>Komuniti</w:t>
      </w:r>
      <w:proofErr w:type="spellEnd"/>
      <w:r w:rsidRPr="00805E4D">
        <w:t xml:space="preserve"> </w:t>
      </w:r>
      <w:proofErr w:type="spellStart"/>
      <w:r w:rsidRPr="00805E4D">
        <w:t>Penderma</w:t>
      </w:r>
      <w:proofErr w:type="spellEnd"/>
      <w:r w:rsidRPr="00805E4D">
        <w:t xml:space="preserve"> </w:t>
      </w:r>
      <w:proofErr w:type="spellStart"/>
      <w:r w:rsidRPr="00805E4D">
        <w:t>Darah</w:t>
      </w:r>
      <w:proofErr w:type="spellEnd"/>
      <w:r w:rsidRPr="00805E4D">
        <w:t xml:space="preserve">, </w:t>
      </w:r>
      <w:proofErr w:type="spellStart"/>
      <w:r w:rsidRPr="00805E4D">
        <w:t>Persatuan</w:t>
      </w:r>
      <w:proofErr w:type="spellEnd"/>
      <w:r w:rsidRPr="00805E4D">
        <w:t xml:space="preserve"> </w:t>
      </w:r>
      <w:proofErr w:type="spellStart"/>
      <w:r w:rsidRPr="00805E4D">
        <w:t>Penderma</w:t>
      </w:r>
      <w:proofErr w:type="spellEnd"/>
      <w:r w:rsidRPr="00805E4D">
        <w:t xml:space="preserve"> </w:t>
      </w:r>
      <w:proofErr w:type="spellStart"/>
      <w:r w:rsidRPr="00805E4D">
        <w:t>Darah</w:t>
      </w:r>
      <w:proofErr w:type="spellEnd"/>
      <w:r w:rsidRPr="00805E4D">
        <w:t xml:space="preserve"> Kuantan, </w:t>
      </w:r>
      <w:proofErr w:type="spellStart"/>
      <w:r w:rsidRPr="00805E4D">
        <w:t>Persatuan</w:t>
      </w:r>
      <w:proofErr w:type="spellEnd"/>
      <w:r w:rsidRPr="00805E4D">
        <w:t xml:space="preserve"> </w:t>
      </w:r>
      <w:proofErr w:type="spellStart"/>
      <w:r w:rsidRPr="00805E4D">
        <w:t>Penderma</w:t>
      </w:r>
      <w:proofErr w:type="spellEnd"/>
      <w:r w:rsidRPr="00805E4D">
        <w:t xml:space="preserve"> </w:t>
      </w:r>
      <w:proofErr w:type="spellStart"/>
      <w:r w:rsidRPr="00805E4D">
        <w:t>Darah</w:t>
      </w:r>
      <w:proofErr w:type="spellEnd"/>
      <w:r w:rsidRPr="00805E4D">
        <w:t xml:space="preserve"> (S.P.U), and Blood Bank Hospital </w:t>
      </w:r>
      <w:proofErr w:type="spellStart"/>
      <w:r w:rsidRPr="00805E4D">
        <w:t>Umum</w:t>
      </w:r>
      <w:proofErr w:type="spellEnd"/>
      <w:r w:rsidRPr="00805E4D">
        <w:t xml:space="preserve"> Sarawak.</w:t>
      </w:r>
      <w:r>
        <w:t xml:space="preserve"> </w:t>
      </w:r>
    </w:p>
    <w:p w14:paraId="220F2703" w14:textId="77777777" w:rsidR="00805E4D" w:rsidRDefault="00805E4D" w:rsidP="00805E4D">
      <w:r>
        <w:t>Additional data source might be added depending on needs and availability. Some of the possible additional data sources are:</w:t>
      </w:r>
    </w:p>
    <w:p w14:paraId="269D5629" w14:textId="77777777" w:rsidR="00805E4D" w:rsidRDefault="00805E4D" w:rsidP="00805E4D">
      <w:pPr>
        <w:pStyle w:val="ListParagraph"/>
        <w:numPr>
          <w:ilvl w:val="0"/>
          <w:numId w:val="8"/>
        </w:numPr>
      </w:pPr>
      <w:r>
        <w:t>Blood Transfusion demand statistics</w:t>
      </w:r>
    </w:p>
    <w:p w14:paraId="44D880D7" w14:textId="77777777" w:rsidR="00805E4D" w:rsidRDefault="00805E4D" w:rsidP="00805E4D">
      <w:pPr>
        <w:pStyle w:val="ListParagraph"/>
        <w:numPr>
          <w:ilvl w:val="0"/>
          <w:numId w:val="8"/>
        </w:numPr>
      </w:pPr>
      <w:r>
        <w:t>Actual Donor statistics – to see the conversion rate of campaigns</w:t>
      </w:r>
    </w:p>
    <w:p w14:paraId="3826B830" w14:textId="77777777" w:rsidR="00805E4D" w:rsidRDefault="00805E4D" w:rsidP="00805E4D">
      <w:pPr>
        <w:pStyle w:val="ListParagraph"/>
        <w:numPr>
          <w:ilvl w:val="0"/>
          <w:numId w:val="8"/>
        </w:numPr>
      </w:pPr>
      <w:r>
        <w:t>Blood donor infographics – for target segmentation of marketing campaign</w:t>
      </w:r>
    </w:p>
    <w:p w14:paraId="07BB4703" w14:textId="77777777" w:rsidR="006E6A16" w:rsidRDefault="006E6A16" w:rsidP="006E6A16">
      <w:pPr>
        <w:pStyle w:val="Heading2"/>
      </w:pPr>
      <w:bookmarkStart w:id="23" w:name="_Toc44072681"/>
      <w:r>
        <w:t>Risks and Issues of the Project</w:t>
      </w:r>
      <w:bookmarkEnd w:id="23"/>
    </w:p>
    <w:p w14:paraId="3155DD5F" w14:textId="77777777" w:rsidR="006E6A16" w:rsidRDefault="006E6A16" w:rsidP="006E6A16">
      <w:r>
        <w:t>As the project involves web scraping data from social media pages, some of the risk are likely to happen:</w:t>
      </w:r>
    </w:p>
    <w:p w14:paraId="50233FD3" w14:textId="77777777" w:rsidR="005E5D5E" w:rsidRDefault="006E6A16" w:rsidP="006E6A16">
      <w:pPr>
        <w:pStyle w:val="ListParagraph"/>
        <w:numPr>
          <w:ilvl w:val="0"/>
          <w:numId w:val="9"/>
        </w:numPr>
      </w:pPr>
      <w:r>
        <w:t>Platform policy and privacy</w:t>
      </w:r>
      <w:r>
        <w:br/>
        <w:t>The platform used in this project is predominantly Facebook. Althoug</w:t>
      </w:r>
      <w:r w:rsidR="005E5D5E">
        <w:t xml:space="preserve">h there is no legal consequences of web scrapping from Facebook, the latest terms and conditions on automated data collection requires written permission in order to do web scrapping </w:t>
      </w:r>
      <w:r w:rsidR="005E5D5E">
        <w:fldChar w:fldCharType="begin"/>
      </w:r>
      <w:r w:rsidR="005E5D5E">
        <w:instrText xml:space="preserve"> ADDIN EN.CITE &lt;EndNote&gt;&lt;Cite&gt;&lt;Year&gt;2010&lt;/Year&gt;&lt;RecNum&gt;43&lt;/RecNum&gt;&lt;DisplayText&gt;(&lt;style face="italic"&gt;Automated Data Collection Terms&lt;/style&gt;, 2010)&lt;/DisplayText&gt;&lt;record&gt;&lt;rec-number&gt;43&lt;/rec-number&gt;&lt;foreign-keys&gt;&lt;key app="EN" db-id="dfzd55p0nx52sse595kxrevhvfr5erwdwvv5" timestamp="1593139756"&gt;43&lt;/key&gt;&lt;/foreign-keys&gt;&lt;ref-type name="Web Page"&gt;12&lt;/ref-type&gt;&lt;contributors&gt;&lt;/contributors&gt;&lt;titles&gt;&lt;title&gt;Automated Data Collection Terms&lt;/title&gt;&lt;/titles&gt;&lt;volume&gt;2020&lt;/volume&gt;&lt;number&gt;2020-06-26&lt;/number&gt;&lt;dates&gt;&lt;year&gt;2010&lt;/year&gt;&lt;pub-dates&gt;&lt;date&gt;2010-04-15&lt;/date&gt;&lt;/pub-dates&gt;&lt;/dates&gt;&lt;publisher&gt;Facebook&lt;/publisher&gt;&lt;urls&gt;&lt;related-urls&gt;&lt;url&gt;&lt;style face="underline" font="default" size="100%"&gt;https://www.facebook.com/apps/site_scraping_tos_terms.php&lt;/style&gt;&lt;/url&gt;&lt;/related-urls&gt;&lt;/urls&gt;&lt;/record&gt;&lt;/Cite&gt;&lt;/EndNote&gt;</w:instrText>
      </w:r>
      <w:r w:rsidR="005E5D5E">
        <w:fldChar w:fldCharType="separate"/>
      </w:r>
      <w:r w:rsidR="005E5D5E">
        <w:rPr>
          <w:noProof/>
        </w:rPr>
        <w:t>(</w:t>
      </w:r>
      <w:hyperlink w:anchor="_ENREF_2" w:tooltip=", 2010 #43" w:history="1">
        <w:r w:rsidR="005E5D5E" w:rsidRPr="005E5D5E">
          <w:rPr>
            <w:i/>
            <w:noProof/>
          </w:rPr>
          <w:t>Automated Data Collection Terms</w:t>
        </w:r>
        <w:r w:rsidR="005E5D5E">
          <w:rPr>
            <w:noProof/>
          </w:rPr>
          <w:t>, 2010</w:t>
        </w:r>
      </w:hyperlink>
      <w:r w:rsidR="005E5D5E">
        <w:rPr>
          <w:noProof/>
        </w:rPr>
        <w:t>)</w:t>
      </w:r>
      <w:r w:rsidR="005E5D5E">
        <w:fldChar w:fldCharType="end"/>
      </w:r>
      <w:r w:rsidR="005E5D5E">
        <w:t xml:space="preserve">. </w:t>
      </w:r>
    </w:p>
    <w:p w14:paraId="5A6F82F3" w14:textId="77777777" w:rsidR="005E5D5E" w:rsidRDefault="005E5D5E" w:rsidP="006E6A16">
      <w:pPr>
        <w:pStyle w:val="ListParagraph"/>
        <w:numPr>
          <w:ilvl w:val="0"/>
          <w:numId w:val="9"/>
        </w:numPr>
      </w:pPr>
      <w:r>
        <w:t>Platform dependency</w:t>
      </w:r>
      <w:r>
        <w:br/>
        <w:t xml:space="preserve">Web scraping from social media platforms using XPath, HTML DOM and regex also suggest future problems as the web scraping algorithm will be designed to fit current </w:t>
      </w:r>
      <w:r>
        <w:lastRenderedPageBreak/>
        <w:t>design of the webpages. In any cases of change in User Interface of platforms used, the web scrapping model might not be functioning.</w:t>
      </w:r>
    </w:p>
    <w:p w14:paraId="0B671CC4" w14:textId="77777777" w:rsidR="005E5D5E" w:rsidRDefault="005E5D5E" w:rsidP="005E5D5E">
      <w:pPr>
        <w:pStyle w:val="Heading1"/>
      </w:pPr>
      <w:bookmarkStart w:id="24" w:name="_Toc44072682"/>
      <w:r>
        <w:t>VI) Expected Outcome</w:t>
      </w:r>
      <w:bookmarkEnd w:id="24"/>
    </w:p>
    <w:p w14:paraId="7261BB03" w14:textId="77777777" w:rsidR="005E5D5E" w:rsidRDefault="005E5D5E" w:rsidP="005E5D5E">
      <w:r>
        <w:t>The expected outcomes of the project include:</w:t>
      </w:r>
    </w:p>
    <w:p w14:paraId="6AD5E1C6" w14:textId="77777777" w:rsidR="005E5D5E" w:rsidRDefault="005E5D5E" w:rsidP="005E5D5E">
      <w:pPr>
        <w:pStyle w:val="ListParagraph"/>
        <w:numPr>
          <w:ilvl w:val="0"/>
          <w:numId w:val="10"/>
        </w:numPr>
      </w:pPr>
      <w:r>
        <w:t>A web scraping model to extract data from Blood Donation related social media postings.</w:t>
      </w:r>
    </w:p>
    <w:p w14:paraId="759BF0E7" w14:textId="77777777" w:rsidR="005E5D5E" w:rsidRDefault="005E5D5E" w:rsidP="005E5D5E">
      <w:pPr>
        <w:pStyle w:val="ListParagraph"/>
        <w:numPr>
          <w:ilvl w:val="0"/>
          <w:numId w:val="10"/>
        </w:numPr>
      </w:pPr>
      <w:r>
        <w:t>A topic modelling model to identify topics for each post collected.</w:t>
      </w:r>
    </w:p>
    <w:p w14:paraId="1057E239" w14:textId="77777777" w:rsidR="005E5D5E" w:rsidRDefault="005E5D5E" w:rsidP="005E5D5E">
      <w:pPr>
        <w:pStyle w:val="ListParagraph"/>
        <w:numPr>
          <w:ilvl w:val="0"/>
          <w:numId w:val="10"/>
        </w:numPr>
      </w:pPr>
      <w:r>
        <w:t>A time series model to analyze and forecast future trend of blood donation campaign postings on social media.</w:t>
      </w:r>
    </w:p>
    <w:p w14:paraId="4C7E79B4" w14:textId="77777777" w:rsidR="00972ABE" w:rsidRDefault="005E5D5E" w:rsidP="005E5D5E">
      <w:pPr>
        <w:pStyle w:val="ListParagraph"/>
        <w:numPr>
          <w:ilvl w:val="0"/>
          <w:numId w:val="10"/>
        </w:numPr>
      </w:pPr>
      <w:r>
        <w:t xml:space="preserve">A detailed report of </w:t>
      </w:r>
      <w:r w:rsidR="00972ABE">
        <w:t>steps taken in the project to achieve the objectives as well as discussion on any new findings or potential development of the project.</w:t>
      </w:r>
    </w:p>
    <w:p w14:paraId="00C340D8" w14:textId="33E8D38E" w:rsidR="00C25F35" w:rsidRDefault="00C25F35" w:rsidP="006000D4">
      <w:pPr>
        <w:pStyle w:val="Heading1"/>
      </w:pPr>
      <w:r>
        <w:br/>
      </w:r>
      <w:bookmarkStart w:id="25" w:name="_Toc44072683"/>
      <w:r w:rsidR="006000D4">
        <w:t>VII) Gantt Chart</w:t>
      </w:r>
      <w:bookmarkEnd w:id="25"/>
    </w:p>
    <w:p w14:paraId="7B6CE956" w14:textId="77777777" w:rsidR="006000D4" w:rsidRDefault="006000D4" w:rsidP="006000D4">
      <w:pPr>
        <w:keepNext/>
      </w:pPr>
      <w:r>
        <w:rPr>
          <w:noProof/>
        </w:rPr>
        <w:drawing>
          <wp:inline distT="0" distB="0" distL="0" distR="0" wp14:anchorId="7BCF8267" wp14:editId="4B1205AF">
            <wp:extent cx="5943600" cy="2251075"/>
            <wp:effectExtent l="0" t="0" r="0" b="0"/>
            <wp:docPr id="5" name="Picture 5">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4"/>
                    </pic:cNvPr>
                    <pic:cNvPicPr/>
                  </pic:nvPicPr>
                  <pic:blipFill>
                    <a:blip r:embed="rId15"/>
                    <a:stretch>
                      <a:fillRect/>
                    </a:stretch>
                  </pic:blipFill>
                  <pic:spPr>
                    <a:xfrm>
                      <a:off x="0" y="0"/>
                      <a:ext cx="5943600" cy="2251075"/>
                    </a:xfrm>
                    <a:prstGeom prst="rect">
                      <a:avLst/>
                    </a:prstGeom>
                  </pic:spPr>
                </pic:pic>
              </a:graphicData>
            </a:graphic>
          </wp:inline>
        </w:drawing>
      </w:r>
    </w:p>
    <w:p w14:paraId="0608C1E9" w14:textId="497E64BF" w:rsidR="006000D4" w:rsidRDefault="006000D4" w:rsidP="006000D4">
      <w:pPr>
        <w:pStyle w:val="Caption"/>
      </w:pPr>
      <w:bookmarkStart w:id="26" w:name="_Toc44072586"/>
      <w:r>
        <w:t xml:space="preserve">Figure </w:t>
      </w:r>
      <w:fldSimple w:instr=" SEQ Figure \* ARABIC ">
        <w:r w:rsidR="009747DD">
          <w:rPr>
            <w:noProof/>
          </w:rPr>
          <w:t>2</w:t>
        </w:r>
      </w:fldSimple>
      <w:r>
        <w:t>: Gantt Chart</w:t>
      </w:r>
      <w:bookmarkEnd w:id="26"/>
    </w:p>
    <w:p w14:paraId="47E14E90" w14:textId="05788759" w:rsidR="006000D4" w:rsidRDefault="006000D4" w:rsidP="006000D4">
      <w:r>
        <w:t>Please refer to attached file “Gantt Chart CDS590</w:t>
      </w:r>
      <w:r w:rsidR="00ED7945">
        <w:t>.xlsx</w:t>
      </w:r>
      <w:r>
        <w:t>” for detailed description</w:t>
      </w:r>
    </w:p>
    <w:p w14:paraId="58DDEB83" w14:textId="0224890F" w:rsidR="006000D4" w:rsidRDefault="00ED7945" w:rsidP="00ED7945">
      <w:pPr>
        <w:pStyle w:val="Heading1"/>
      </w:pPr>
      <w:bookmarkStart w:id="27" w:name="_Toc44072684"/>
      <w:r>
        <w:t>VIII) Conclusion</w:t>
      </w:r>
      <w:bookmarkEnd w:id="27"/>
    </w:p>
    <w:p w14:paraId="24443A6D" w14:textId="77777777" w:rsidR="00202AA4" w:rsidRDefault="00ED7945" w:rsidP="00ED7945">
      <w:r>
        <w:t xml:space="preserve">In order to understand the questions: </w:t>
      </w:r>
    </w:p>
    <w:p w14:paraId="77663D3B" w14:textId="13945D4A" w:rsidR="00202AA4" w:rsidRDefault="00ED7945" w:rsidP="00202AA4">
      <w:pPr>
        <w:pStyle w:val="ListParagraph"/>
        <w:numPr>
          <w:ilvl w:val="0"/>
          <w:numId w:val="13"/>
        </w:numPr>
      </w:pPr>
      <w:r>
        <w:t>Frequency of social media postings regarding blood donation by campaign organizers,</w:t>
      </w:r>
    </w:p>
    <w:p w14:paraId="2E59427C" w14:textId="77777777" w:rsidR="00202AA4" w:rsidRDefault="00ED7945" w:rsidP="00202AA4">
      <w:pPr>
        <w:pStyle w:val="ListParagraph"/>
        <w:numPr>
          <w:ilvl w:val="0"/>
          <w:numId w:val="13"/>
        </w:numPr>
      </w:pPr>
      <w:r>
        <w:t xml:space="preserve">Frequency of social media postings regarding blood donation by general population and </w:t>
      </w:r>
    </w:p>
    <w:p w14:paraId="65040DA3" w14:textId="3DCB92C2" w:rsidR="00202AA4" w:rsidRDefault="00ED7945" w:rsidP="00202AA4">
      <w:pPr>
        <w:pStyle w:val="ListParagraph"/>
        <w:numPr>
          <w:ilvl w:val="0"/>
          <w:numId w:val="13"/>
        </w:numPr>
      </w:pPr>
      <w:r>
        <w:t xml:space="preserve">Peak time and any existing patterns in social media postings regarding blood donation </w:t>
      </w:r>
    </w:p>
    <w:p w14:paraId="63FD411C" w14:textId="0E921B02" w:rsidR="00202AA4" w:rsidRDefault="00C70222" w:rsidP="00202AA4">
      <w:r>
        <w:t xml:space="preserve">in Malaysia, </w:t>
      </w:r>
      <w:r w:rsidR="00ED7945">
        <w:t xml:space="preserve">a solution </w:t>
      </w:r>
      <w:r w:rsidR="00202AA4">
        <w:t>combining</w:t>
      </w:r>
      <w:r w:rsidR="00ED7945">
        <w:t xml:space="preserve"> </w:t>
      </w:r>
    </w:p>
    <w:p w14:paraId="799FC5F1" w14:textId="77777777" w:rsidR="00202AA4" w:rsidRDefault="00ED7945" w:rsidP="00202AA4">
      <w:pPr>
        <w:pStyle w:val="ListParagraph"/>
        <w:numPr>
          <w:ilvl w:val="0"/>
          <w:numId w:val="14"/>
        </w:numPr>
      </w:pPr>
      <w:r>
        <w:lastRenderedPageBreak/>
        <w:t xml:space="preserve">web scrapping using Beautiful Soup and </w:t>
      </w:r>
      <w:proofErr w:type="spellStart"/>
      <w:r w:rsidR="00202AA4">
        <w:t>Scrapy</w:t>
      </w:r>
      <w:proofErr w:type="spellEnd"/>
      <w:r w:rsidR="00202AA4">
        <w:t xml:space="preserve">, </w:t>
      </w:r>
    </w:p>
    <w:p w14:paraId="7618F3E7" w14:textId="77777777" w:rsidR="00202AA4" w:rsidRDefault="00202AA4" w:rsidP="00202AA4">
      <w:pPr>
        <w:pStyle w:val="ListParagraph"/>
        <w:numPr>
          <w:ilvl w:val="0"/>
          <w:numId w:val="14"/>
        </w:numPr>
      </w:pPr>
      <w:r>
        <w:t xml:space="preserve">topic modelling using LDA-based models, and </w:t>
      </w:r>
    </w:p>
    <w:p w14:paraId="1957B509" w14:textId="4C0012AF" w:rsidR="00202AA4" w:rsidRDefault="00202AA4" w:rsidP="00202AA4">
      <w:pPr>
        <w:pStyle w:val="ListParagraph"/>
        <w:numPr>
          <w:ilvl w:val="0"/>
          <w:numId w:val="14"/>
        </w:numPr>
      </w:pPr>
      <w:r>
        <w:t>time-series analysis using ARIMA, Machine Learning, and Box-Jerkin model</w:t>
      </w:r>
    </w:p>
    <w:p w14:paraId="39D99E17" w14:textId="146DA060" w:rsidR="00202AA4" w:rsidRPr="00ED7945" w:rsidRDefault="00202AA4" w:rsidP="00202AA4">
      <w:r>
        <w:t>is proposed. The project aims to provide an overview on usage of social media in promoting blood donation campa</w:t>
      </w:r>
      <w:r w:rsidR="00C70222">
        <w:t>ign in Malaysia so that further research can be done on optimizing resources and efficiency of the campaigns.</w:t>
      </w:r>
    </w:p>
    <w:p w14:paraId="44EC1F62" w14:textId="77777777" w:rsidR="0057524F" w:rsidRPr="00A2779D" w:rsidRDefault="0057524F" w:rsidP="00D82DC2"/>
    <w:p w14:paraId="1DD284AC" w14:textId="1AFAE5C2" w:rsidR="0057524F" w:rsidRPr="00A2779D" w:rsidRDefault="00ED7945" w:rsidP="00ED7945">
      <w:pPr>
        <w:pStyle w:val="Heading1"/>
      </w:pPr>
      <w:bookmarkStart w:id="28" w:name="_Toc44072685"/>
      <w:r>
        <w:t>IX) References</w:t>
      </w:r>
      <w:bookmarkEnd w:id="28"/>
    </w:p>
    <w:p w14:paraId="0D0FDD04" w14:textId="2CD34D83" w:rsidR="005E5D5E" w:rsidRPr="005E5D5E" w:rsidRDefault="0057524F" w:rsidP="00ED7945">
      <w:pPr>
        <w:pStyle w:val="EndNoteBibliography"/>
        <w:numPr>
          <w:ilvl w:val="0"/>
          <w:numId w:val="12"/>
        </w:numPr>
        <w:spacing w:after="0"/>
      </w:pPr>
      <w:r w:rsidRPr="00A2779D">
        <w:fldChar w:fldCharType="begin"/>
      </w:r>
      <w:r w:rsidRPr="00A2779D">
        <w:instrText xml:space="preserve"> ADDIN EN.REFLIST </w:instrText>
      </w:r>
      <w:r w:rsidRPr="00A2779D">
        <w:fldChar w:fldCharType="separate"/>
      </w:r>
      <w:bookmarkStart w:id="29" w:name="_ENREF_1"/>
      <w:bookmarkStart w:id="30" w:name="_Hlk57036380"/>
      <w:r w:rsidR="005E5D5E" w:rsidRPr="005E5D5E">
        <w:t xml:space="preserve">Agrawal, A., Fu, W., &amp; Menzies, T. (2018). What is Wrong with Topic Modeling? (and How to Fix it Using Search-based SE). </w:t>
      </w:r>
      <w:r w:rsidR="005E5D5E" w:rsidRPr="005E5D5E">
        <w:rPr>
          <w:i/>
        </w:rPr>
        <w:t>Information and Software Technology</w:t>
      </w:r>
      <w:r w:rsidR="005E5D5E" w:rsidRPr="005E5D5E">
        <w:t xml:space="preserve">. </w:t>
      </w:r>
      <w:hyperlink r:id="rId16" w:history="1">
        <w:r w:rsidR="005E5D5E" w:rsidRPr="005E5D5E">
          <w:rPr>
            <w:rStyle w:val="Hyperlink"/>
          </w:rPr>
          <w:t>https://doi.org/10.1016/j.infsof.2018.02.005</w:t>
        </w:r>
      </w:hyperlink>
      <w:r w:rsidR="005E5D5E" w:rsidRPr="005E5D5E">
        <w:t xml:space="preserve"> </w:t>
      </w:r>
      <w:r w:rsidR="005E5D5E" w:rsidRPr="005E5D5E">
        <w:tab/>
      </w:r>
      <w:bookmarkEnd w:id="29"/>
    </w:p>
    <w:p w14:paraId="7AA18789" w14:textId="6517D51C" w:rsidR="005E5D5E" w:rsidRPr="005E5D5E" w:rsidRDefault="005E5D5E" w:rsidP="00ED7945">
      <w:pPr>
        <w:pStyle w:val="EndNoteBibliography"/>
        <w:numPr>
          <w:ilvl w:val="0"/>
          <w:numId w:val="12"/>
        </w:numPr>
      </w:pPr>
      <w:bookmarkStart w:id="31" w:name="_ENREF_2"/>
      <w:r w:rsidRPr="005E5D5E">
        <w:rPr>
          <w:i/>
        </w:rPr>
        <w:t>Automated Data Collection Terms</w:t>
      </w:r>
      <w:r w:rsidRPr="005E5D5E">
        <w:t xml:space="preserve">. (2010, 2010-04-15).  Facebook. Retrieved 2020-06-26 from </w:t>
      </w:r>
      <w:hyperlink r:id="rId17" w:history="1">
        <w:r w:rsidRPr="005E5D5E">
          <w:rPr>
            <w:rStyle w:val="Hyperlink"/>
          </w:rPr>
          <w:t>https://www.facebook.com/apps/site_scraping_tos_terms.php</w:t>
        </w:r>
      </w:hyperlink>
    </w:p>
    <w:p w14:paraId="31C8B923" w14:textId="77777777" w:rsidR="005E5D5E" w:rsidRPr="005E5D5E" w:rsidRDefault="005E5D5E" w:rsidP="005E5D5E">
      <w:pPr>
        <w:pStyle w:val="EndNoteBibliography"/>
        <w:spacing w:after="0"/>
        <w:ind w:left="720" w:hanging="720"/>
      </w:pPr>
      <w:r w:rsidRPr="005E5D5E">
        <w:tab/>
      </w:r>
      <w:bookmarkEnd w:id="31"/>
    </w:p>
    <w:p w14:paraId="6DF1B813" w14:textId="77777777" w:rsidR="005E5D5E" w:rsidRPr="005E5D5E" w:rsidRDefault="005E5D5E" w:rsidP="00ED7945">
      <w:pPr>
        <w:pStyle w:val="EndNoteBibliography"/>
        <w:numPr>
          <w:ilvl w:val="0"/>
          <w:numId w:val="12"/>
        </w:numPr>
        <w:spacing w:after="0"/>
      </w:pPr>
      <w:bookmarkStart w:id="32" w:name="_ENREF_3"/>
      <w:r w:rsidRPr="005E5D5E">
        <w:t xml:space="preserve">Blei, D. M., Ng, A. Y., &amp; Jordan, M. I. (2003). Latent dirichlet allocation. </w:t>
      </w:r>
      <w:r w:rsidRPr="005E5D5E">
        <w:rPr>
          <w:i/>
        </w:rPr>
        <w:t>Journal of machine Learning research, 3</w:t>
      </w:r>
      <w:r w:rsidRPr="005E5D5E">
        <w:t xml:space="preserve">(Jan), 993-1022. </w:t>
      </w:r>
      <w:r w:rsidRPr="005E5D5E">
        <w:tab/>
      </w:r>
      <w:bookmarkEnd w:id="32"/>
    </w:p>
    <w:p w14:paraId="2B6E2FDC" w14:textId="3DB433EB" w:rsidR="005E5D5E" w:rsidRPr="005E5D5E" w:rsidRDefault="005E5D5E" w:rsidP="00ED7945">
      <w:pPr>
        <w:pStyle w:val="EndNoteBibliography"/>
        <w:numPr>
          <w:ilvl w:val="0"/>
          <w:numId w:val="12"/>
        </w:numPr>
      </w:pPr>
      <w:bookmarkStart w:id="33" w:name="_ENREF_4"/>
      <w:r w:rsidRPr="005E5D5E">
        <w:rPr>
          <w:i/>
        </w:rPr>
        <w:t>Blood Components</w:t>
      </w:r>
      <w:r w:rsidRPr="005E5D5E">
        <w:t xml:space="preserve">.  American Red Cross. Retrieved 2020-06-26 from </w:t>
      </w:r>
      <w:hyperlink r:id="rId18" w:history="1">
        <w:r w:rsidRPr="005E5D5E">
          <w:rPr>
            <w:rStyle w:val="Hyperlink"/>
          </w:rPr>
          <w:t>https://www.redcrossblood.org/donate-blood/how-to-donate/types-of-blood-donations/blood-components.html</w:t>
        </w:r>
      </w:hyperlink>
    </w:p>
    <w:p w14:paraId="4A6CC5A0" w14:textId="77777777" w:rsidR="005E5D5E" w:rsidRPr="005E5D5E" w:rsidRDefault="005E5D5E" w:rsidP="005E5D5E">
      <w:pPr>
        <w:pStyle w:val="EndNoteBibliography"/>
        <w:spacing w:after="0"/>
        <w:ind w:left="720" w:hanging="720"/>
      </w:pPr>
      <w:r w:rsidRPr="005E5D5E">
        <w:tab/>
      </w:r>
      <w:bookmarkEnd w:id="33"/>
    </w:p>
    <w:p w14:paraId="46F9419A" w14:textId="74876C81" w:rsidR="005E5D5E" w:rsidRPr="005E5D5E" w:rsidRDefault="005E5D5E" w:rsidP="00ED7945">
      <w:pPr>
        <w:pStyle w:val="EndNoteBibliography"/>
        <w:numPr>
          <w:ilvl w:val="0"/>
          <w:numId w:val="12"/>
        </w:numPr>
        <w:spacing w:after="0"/>
      </w:pPr>
      <w:bookmarkStart w:id="34" w:name="_ENREF_5"/>
      <w:r w:rsidRPr="005E5D5E">
        <w:t xml:space="preserve">Drackley, A., Newbold, K. B., Paez, A., &amp; Heddle, N. (2012). Forecasting Ontario's blood supply and demand. </w:t>
      </w:r>
      <w:r w:rsidRPr="005E5D5E">
        <w:rPr>
          <w:i/>
        </w:rPr>
        <w:t>Transfusion, 52</w:t>
      </w:r>
      <w:r w:rsidRPr="005E5D5E">
        <w:t xml:space="preserve">(2), 366-374. </w:t>
      </w:r>
      <w:hyperlink r:id="rId19" w:history="1">
        <w:r w:rsidRPr="005E5D5E">
          <w:rPr>
            <w:rStyle w:val="Hyperlink"/>
          </w:rPr>
          <w:t>https://doi.org/10.1111/j.1537-2995.2011.03280.x</w:t>
        </w:r>
      </w:hyperlink>
      <w:r w:rsidRPr="005E5D5E">
        <w:t xml:space="preserve"> </w:t>
      </w:r>
      <w:r w:rsidRPr="005E5D5E">
        <w:tab/>
      </w:r>
      <w:bookmarkEnd w:id="34"/>
    </w:p>
    <w:p w14:paraId="5382F7A1" w14:textId="54204D34" w:rsidR="005E5D5E" w:rsidRPr="005E5D5E" w:rsidRDefault="005E5D5E" w:rsidP="00ED7945">
      <w:pPr>
        <w:pStyle w:val="EndNoteBibliography"/>
        <w:numPr>
          <w:ilvl w:val="0"/>
          <w:numId w:val="12"/>
        </w:numPr>
        <w:spacing w:after="0"/>
      </w:pPr>
      <w:bookmarkStart w:id="35" w:name="_ENREF_6"/>
      <w:r w:rsidRPr="005E5D5E">
        <w:t xml:space="preserve">Fortsch, S. M., &amp; Khapalova, E. A. (2016). Reducing uncertainty in demand for blood. </w:t>
      </w:r>
      <w:r w:rsidRPr="005E5D5E">
        <w:rPr>
          <w:i/>
        </w:rPr>
        <w:t>Operations Research for Health Care, 9</w:t>
      </w:r>
      <w:r w:rsidRPr="005E5D5E">
        <w:t xml:space="preserve">, 16-28. </w:t>
      </w:r>
      <w:hyperlink r:id="rId20" w:history="1">
        <w:r w:rsidRPr="005E5D5E">
          <w:rPr>
            <w:rStyle w:val="Hyperlink"/>
          </w:rPr>
          <w:t>https://doi.org/10.1016/j.orhc.2016.02.002</w:t>
        </w:r>
      </w:hyperlink>
      <w:r w:rsidRPr="005E5D5E">
        <w:t xml:space="preserve"> </w:t>
      </w:r>
      <w:r w:rsidRPr="005E5D5E">
        <w:tab/>
      </w:r>
      <w:bookmarkEnd w:id="35"/>
    </w:p>
    <w:p w14:paraId="033FE1BF" w14:textId="2C357918" w:rsidR="005E5D5E" w:rsidRPr="005E5D5E" w:rsidRDefault="005E5D5E" w:rsidP="00ED7945">
      <w:pPr>
        <w:pStyle w:val="EndNoteBibliography"/>
        <w:numPr>
          <w:ilvl w:val="0"/>
          <w:numId w:val="12"/>
        </w:numPr>
        <w:spacing w:after="0"/>
      </w:pPr>
      <w:bookmarkStart w:id="36" w:name="_ENREF_7"/>
      <w:r w:rsidRPr="005E5D5E">
        <w:t xml:space="preserve">Glez-Pena, D., Lourenco, A., Lopez-Fernandez, H., Reboiro-Jato, M., &amp; Fdez-Riverola, F. (2014). Web scraping technologies in an API world. </w:t>
      </w:r>
      <w:r w:rsidRPr="005E5D5E">
        <w:rPr>
          <w:i/>
        </w:rPr>
        <w:t>Brief Bioinform, 15</w:t>
      </w:r>
      <w:r w:rsidRPr="005E5D5E">
        <w:t xml:space="preserve">(5), 788-797. </w:t>
      </w:r>
      <w:hyperlink r:id="rId21" w:history="1">
        <w:r w:rsidRPr="005E5D5E">
          <w:rPr>
            <w:rStyle w:val="Hyperlink"/>
          </w:rPr>
          <w:t>https://doi.org/10.1093/bib/bbt026</w:t>
        </w:r>
      </w:hyperlink>
      <w:r w:rsidRPr="005E5D5E">
        <w:t xml:space="preserve"> </w:t>
      </w:r>
      <w:r w:rsidRPr="005E5D5E">
        <w:tab/>
      </w:r>
      <w:bookmarkEnd w:id="36"/>
    </w:p>
    <w:p w14:paraId="43FFD2D3" w14:textId="052BBE50" w:rsidR="005E5D5E" w:rsidRPr="005E5D5E" w:rsidRDefault="005E5D5E" w:rsidP="00ED7945">
      <w:pPr>
        <w:pStyle w:val="EndNoteBibliography"/>
        <w:numPr>
          <w:ilvl w:val="0"/>
          <w:numId w:val="12"/>
        </w:numPr>
        <w:spacing w:after="0"/>
      </w:pPr>
      <w:bookmarkStart w:id="37" w:name="_ENREF_8"/>
      <w:r w:rsidRPr="005E5D5E">
        <w:t xml:space="preserve">Gundecha, P., &amp; Liu, H. Mining Social Media: A Brief Introduction. In </w:t>
      </w:r>
      <w:r w:rsidRPr="005E5D5E">
        <w:rPr>
          <w:i/>
        </w:rPr>
        <w:t>New Directions in Informatics, Optimization, Logistics, and Production</w:t>
      </w:r>
      <w:r w:rsidRPr="005E5D5E">
        <w:t xml:space="preserve"> (pp. 1-17). </w:t>
      </w:r>
      <w:hyperlink r:id="rId22" w:history="1">
        <w:r w:rsidRPr="005E5D5E">
          <w:rPr>
            <w:rStyle w:val="Hyperlink"/>
          </w:rPr>
          <w:t>https://doi.org/10.1287/educ.1120.0105</w:t>
        </w:r>
      </w:hyperlink>
      <w:r w:rsidRPr="005E5D5E">
        <w:t xml:space="preserve"> </w:t>
      </w:r>
      <w:r w:rsidRPr="005E5D5E">
        <w:tab/>
      </w:r>
      <w:bookmarkEnd w:id="37"/>
    </w:p>
    <w:p w14:paraId="622F2D17" w14:textId="1F3EDEC4" w:rsidR="005E5D5E" w:rsidRPr="005E5D5E" w:rsidRDefault="005E5D5E" w:rsidP="00ED7945">
      <w:pPr>
        <w:pStyle w:val="EndNoteBibliography"/>
        <w:numPr>
          <w:ilvl w:val="0"/>
          <w:numId w:val="12"/>
        </w:numPr>
        <w:spacing w:after="0"/>
      </w:pPr>
      <w:bookmarkStart w:id="38" w:name="_ENREF_9"/>
      <w:r w:rsidRPr="005E5D5E">
        <w:t xml:space="preserve">Hanna, R., Rohm, A., &amp; Crittenden, V. L. (2011). We’re all connected: The power of the social media ecosystem. </w:t>
      </w:r>
      <w:r w:rsidRPr="005E5D5E">
        <w:rPr>
          <w:i/>
        </w:rPr>
        <w:t>Business Horizons, 54</w:t>
      </w:r>
      <w:r w:rsidRPr="005E5D5E">
        <w:t xml:space="preserve">(3), 265-273. </w:t>
      </w:r>
      <w:hyperlink r:id="rId23" w:history="1">
        <w:r w:rsidRPr="005E5D5E">
          <w:rPr>
            <w:rStyle w:val="Hyperlink"/>
          </w:rPr>
          <w:t>https://doi.org/10.1016/j.bushor.2011.01.007</w:t>
        </w:r>
      </w:hyperlink>
      <w:r w:rsidRPr="005E5D5E">
        <w:t xml:space="preserve"> </w:t>
      </w:r>
      <w:r w:rsidRPr="005E5D5E">
        <w:tab/>
      </w:r>
      <w:bookmarkEnd w:id="38"/>
    </w:p>
    <w:p w14:paraId="6EE5ACCB" w14:textId="77777777" w:rsidR="005E5D5E" w:rsidRPr="005E5D5E" w:rsidRDefault="005E5D5E" w:rsidP="00ED7945">
      <w:pPr>
        <w:pStyle w:val="EndNoteBibliography"/>
        <w:numPr>
          <w:ilvl w:val="0"/>
          <w:numId w:val="12"/>
        </w:numPr>
        <w:spacing w:after="0"/>
      </w:pPr>
      <w:bookmarkStart w:id="39" w:name="_ENREF_10"/>
      <w:r w:rsidRPr="005E5D5E">
        <w:t xml:space="preserve">Lim, K. H., Karunasekera, S., &amp; Harwood, A. (2017). Clustop: A clustering-based topic modelling algorithm for twitter using word networks. 2017 IEEE International Conference on Big Data (Big Data), </w:t>
      </w:r>
      <w:r w:rsidRPr="005E5D5E">
        <w:tab/>
      </w:r>
      <w:bookmarkEnd w:id="39"/>
    </w:p>
    <w:p w14:paraId="7FECCA21" w14:textId="77777777" w:rsidR="005E5D5E" w:rsidRPr="005E5D5E" w:rsidRDefault="005E5D5E" w:rsidP="00ED7945">
      <w:pPr>
        <w:pStyle w:val="EndNoteBibliography"/>
        <w:numPr>
          <w:ilvl w:val="0"/>
          <w:numId w:val="12"/>
        </w:numPr>
        <w:spacing w:after="0"/>
      </w:pPr>
      <w:bookmarkStart w:id="40" w:name="_ENREF_11"/>
      <w:r w:rsidRPr="005E5D5E">
        <w:t xml:space="preserve">Nur Hairani, A., Muhammad Asri, M., &amp; Mohammed Farhan, M. (2018). Blood Donation Program in Malaysia: Government Initiatives towards Attracting Volunteer Blood Donors. </w:t>
      </w:r>
      <w:r w:rsidRPr="005E5D5E">
        <w:rPr>
          <w:i/>
        </w:rPr>
        <w:t>International Journal of Engineering &amp; Technology, 7</w:t>
      </w:r>
      <w:r w:rsidRPr="005E5D5E">
        <w:t xml:space="preserve">(4.15), 240-243. </w:t>
      </w:r>
      <w:r w:rsidRPr="005E5D5E">
        <w:tab/>
      </w:r>
      <w:bookmarkEnd w:id="40"/>
    </w:p>
    <w:p w14:paraId="0FC02DF0" w14:textId="77777777" w:rsidR="005E5D5E" w:rsidRPr="005E5D5E" w:rsidRDefault="005E5D5E" w:rsidP="00ED7945">
      <w:pPr>
        <w:pStyle w:val="EndNoteBibliography"/>
        <w:numPr>
          <w:ilvl w:val="0"/>
          <w:numId w:val="12"/>
        </w:numPr>
        <w:spacing w:after="0"/>
      </w:pPr>
      <w:bookmarkStart w:id="41" w:name="_ENREF_12"/>
      <w:r w:rsidRPr="005E5D5E">
        <w:lastRenderedPageBreak/>
        <w:t xml:space="preserve">Onan, A., Korukoglu, S., &amp; Bulut, H. (2016). LDA-based Topic Modelling in Text Sentiment Classification: An Empirical Analysis. </w:t>
      </w:r>
      <w:r w:rsidRPr="005E5D5E">
        <w:rPr>
          <w:i/>
        </w:rPr>
        <w:t>Int. J. Comput. Linguistics Appl., 7</w:t>
      </w:r>
      <w:r w:rsidRPr="005E5D5E">
        <w:t xml:space="preserve">(1), 101-119. </w:t>
      </w:r>
      <w:r w:rsidRPr="005E5D5E">
        <w:tab/>
      </w:r>
      <w:bookmarkEnd w:id="41"/>
    </w:p>
    <w:p w14:paraId="07E89816" w14:textId="61A8767B" w:rsidR="005E5D5E" w:rsidRPr="005E5D5E" w:rsidRDefault="005E5D5E" w:rsidP="00ED7945">
      <w:pPr>
        <w:pStyle w:val="EndNoteBibliography"/>
        <w:numPr>
          <w:ilvl w:val="0"/>
          <w:numId w:val="12"/>
        </w:numPr>
        <w:spacing w:after="0"/>
      </w:pPr>
      <w:bookmarkStart w:id="42" w:name="_ENREF_13"/>
      <w:bookmarkStart w:id="43" w:name="_GoBack"/>
      <w:r w:rsidRPr="005E5D5E">
        <w:t xml:space="preserve">Pereira, A. (2004). Performance of time-series methods in forecasting the demand for red blood cell transfusion. </w:t>
      </w:r>
      <w:r w:rsidRPr="005E5D5E">
        <w:rPr>
          <w:i/>
        </w:rPr>
        <w:t>Transfusion, 44</w:t>
      </w:r>
      <w:r w:rsidRPr="005E5D5E">
        <w:t xml:space="preserve">(5), 739-746. </w:t>
      </w:r>
      <w:hyperlink r:id="rId24" w:history="1">
        <w:r w:rsidRPr="005E5D5E">
          <w:rPr>
            <w:rStyle w:val="Hyperlink"/>
          </w:rPr>
          <w:t>https://doi.org/10.1111/j.1537-2995.2004.03363.x</w:t>
        </w:r>
      </w:hyperlink>
      <w:r w:rsidRPr="005E5D5E">
        <w:t xml:space="preserve"> </w:t>
      </w:r>
      <w:r w:rsidRPr="005E5D5E">
        <w:tab/>
      </w:r>
      <w:bookmarkEnd w:id="42"/>
    </w:p>
    <w:p w14:paraId="283AAA44" w14:textId="77777777" w:rsidR="005E5D5E" w:rsidRPr="005E5D5E" w:rsidRDefault="005E5D5E" w:rsidP="00ED7945">
      <w:pPr>
        <w:pStyle w:val="EndNoteBibliography"/>
        <w:numPr>
          <w:ilvl w:val="0"/>
          <w:numId w:val="12"/>
        </w:numPr>
        <w:spacing w:after="0"/>
      </w:pPr>
      <w:bookmarkStart w:id="44" w:name="_ENREF_14"/>
      <w:r w:rsidRPr="005E5D5E">
        <w:t xml:space="preserve">Sirisuriya, D. S. (2015). A comparative study on web scraping. </w:t>
      </w:r>
      <w:r w:rsidRPr="005E5D5E">
        <w:tab/>
      </w:r>
      <w:bookmarkEnd w:id="44"/>
    </w:p>
    <w:p w14:paraId="089E4977" w14:textId="458D29D2" w:rsidR="005E5D5E" w:rsidRPr="005E5D5E" w:rsidRDefault="005E5D5E" w:rsidP="00ED7945">
      <w:pPr>
        <w:pStyle w:val="EndNoteBibliography"/>
        <w:numPr>
          <w:ilvl w:val="0"/>
          <w:numId w:val="12"/>
        </w:numPr>
      </w:pPr>
      <w:bookmarkStart w:id="45" w:name="_ENREF_15"/>
      <w:r w:rsidRPr="005E5D5E">
        <w:t>SULAIMAN, R. M. S. Z. (2020). Derma darah bantu 1,000 pesakit setiap hari.</w:t>
      </w:r>
      <w:r w:rsidRPr="005E5D5E">
        <w:rPr>
          <w:i/>
        </w:rPr>
        <w:t xml:space="preserve"> Sinar Harian</w:t>
      </w:r>
      <w:r w:rsidRPr="005E5D5E">
        <w:t xml:space="preserve">. </w:t>
      </w:r>
      <w:hyperlink r:id="rId25" w:history="1">
        <w:r w:rsidRPr="005E5D5E">
          <w:rPr>
            <w:rStyle w:val="Hyperlink"/>
          </w:rPr>
          <w:t>https://www.sinarharian.com.my/article/87778/BERITA/Nasional/Derma-darah-bantu-1000-pesakit-setiap-hari</w:t>
        </w:r>
      </w:hyperlink>
    </w:p>
    <w:p w14:paraId="127C62DF" w14:textId="77777777" w:rsidR="005E5D5E" w:rsidRPr="005E5D5E" w:rsidRDefault="005E5D5E" w:rsidP="005E5D5E">
      <w:pPr>
        <w:pStyle w:val="EndNoteBibliography"/>
        <w:spacing w:after="0"/>
        <w:ind w:left="720" w:hanging="720"/>
      </w:pPr>
      <w:r w:rsidRPr="005E5D5E">
        <w:tab/>
      </w:r>
      <w:bookmarkEnd w:id="45"/>
    </w:p>
    <w:p w14:paraId="67C951BA" w14:textId="70CDB9A4" w:rsidR="005E5D5E" w:rsidRPr="005E5D5E" w:rsidRDefault="005E5D5E" w:rsidP="00ED7945">
      <w:pPr>
        <w:pStyle w:val="EndNoteBibliography"/>
        <w:numPr>
          <w:ilvl w:val="0"/>
          <w:numId w:val="12"/>
        </w:numPr>
      </w:pPr>
      <w:bookmarkStart w:id="46" w:name="_ENREF_16"/>
      <w:r w:rsidRPr="005E5D5E">
        <w:t xml:space="preserve">Wooi Seong, K., Raffeal, V., &amp; Ayob, Y. (2014). Adopting a proactive approach to blood shortages: experience from the National Blood Centre, Malaysia. </w:t>
      </w:r>
      <w:r w:rsidRPr="005E5D5E">
        <w:rPr>
          <w:i/>
        </w:rPr>
        <w:t>ISBT Science Series, 9</w:t>
      </w:r>
      <w:r w:rsidRPr="005E5D5E">
        <w:t xml:space="preserve">(1), 189-192. </w:t>
      </w:r>
      <w:hyperlink r:id="rId26" w:history="1">
        <w:r w:rsidRPr="005E5D5E">
          <w:rPr>
            <w:rStyle w:val="Hyperlink"/>
          </w:rPr>
          <w:t>https://doi.org/10.1111/voxs.12</w:t>
        </w:r>
        <w:r w:rsidRPr="005E5D5E">
          <w:rPr>
            <w:rStyle w:val="Hyperlink"/>
          </w:rPr>
          <w:t>1</w:t>
        </w:r>
        <w:r w:rsidRPr="005E5D5E">
          <w:rPr>
            <w:rStyle w:val="Hyperlink"/>
          </w:rPr>
          <w:t>04</w:t>
        </w:r>
      </w:hyperlink>
      <w:r w:rsidRPr="005E5D5E">
        <w:t xml:space="preserve"> </w:t>
      </w:r>
      <w:bookmarkEnd w:id="43"/>
      <w:r w:rsidRPr="005E5D5E">
        <w:tab/>
      </w:r>
      <w:bookmarkEnd w:id="30"/>
      <w:bookmarkEnd w:id="46"/>
    </w:p>
    <w:p w14:paraId="2CCD70E2" w14:textId="4FB99DFF" w:rsidR="00C32076" w:rsidRDefault="0057524F" w:rsidP="00D82DC2">
      <w:r w:rsidRPr="00A2779D">
        <w:fldChar w:fldCharType="end"/>
      </w:r>
    </w:p>
    <w:p w14:paraId="4B0FE955" w14:textId="5E527815" w:rsidR="00C32076" w:rsidRPr="00C32076" w:rsidRDefault="00C32076" w:rsidP="00C32076"/>
    <w:sectPr w:rsidR="00C32076" w:rsidRPr="00C32076" w:rsidSect="00C32076">
      <w:headerReference w:type="default" r:id="rId2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EDB037" w14:textId="77777777" w:rsidR="000E191F" w:rsidRDefault="000E191F" w:rsidP="00C70222">
      <w:pPr>
        <w:spacing w:after="0" w:line="240" w:lineRule="auto"/>
      </w:pPr>
      <w:r>
        <w:separator/>
      </w:r>
    </w:p>
  </w:endnote>
  <w:endnote w:type="continuationSeparator" w:id="0">
    <w:p w14:paraId="0995009B" w14:textId="77777777" w:rsidR="000E191F" w:rsidRDefault="000E191F" w:rsidP="00C70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1339457"/>
      <w:docPartObj>
        <w:docPartGallery w:val="Page Numbers (Bottom of Page)"/>
        <w:docPartUnique/>
      </w:docPartObj>
    </w:sdtPr>
    <w:sdtEndPr>
      <w:rPr>
        <w:noProof/>
      </w:rPr>
    </w:sdtEndPr>
    <w:sdtContent>
      <w:p w14:paraId="4250165E" w14:textId="0D30649F" w:rsidR="00C70222" w:rsidRDefault="00C70222">
        <w:pPr>
          <w:pStyle w:val="Footer"/>
        </w:pPr>
        <w:r>
          <w:fldChar w:fldCharType="begin"/>
        </w:r>
        <w:r>
          <w:instrText xml:space="preserve"> PAGE   \* MERGEFORMAT </w:instrText>
        </w:r>
        <w:r>
          <w:fldChar w:fldCharType="separate"/>
        </w:r>
        <w:r>
          <w:rPr>
            <w:noProof/>
          </w:rPr>
          <w:t>2</w:t>
        </w:r>
        <w:r>
          <w:rPr>
            <w:noProof/>
          </w:rPr>
          <w:fldChar w:fldCharType="end"/>
        </w:r>
      </w:p>
    </w:sdtContent>
  </w:sdt>
  <w:p w14:paraId="7A46C4F1" w14:textId="77777777" w:rsidR="00C70222" w:rsidRDefault="00C702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8B7D3" w14:textId="77777777" w:rsidR="000E191F" w:rsidRDefault="000E191F" w:rsidP="00C70222">
      <w:pPr>
        <w:spacing w:after="0" w:line="240" w:lineRule="auto"/>
      </w:pPr>
      <w:r>
        <w:separator/>
      </w:r>
    </w:p>
  </w:footnote>
  <w:footnote w:type="continuationSeparator" w:id="0">
    <w:p w14:paraId="5403DDAF" w14:textId="77777777" w:rsidR="000E191F" w:rsidRDefault="000E191F" w:rsidP="00C702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BEE85" w14:textId="77777777" w:rsidR="00C32076" w:rsidRDefault="00C32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36BAD"/>
    <w:multiLevelType w:val="hybridMultilevel"/>
    <w:tmpl w:val="391656F4"/>
    <w:lvl w:ilvl="0" w:tplc="60B806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C2720C"/>
    <w:multiLevelType w:val="hybridMultilevel"/>
    <w:tmpl w:val="FE5EFE7C"/>
    <w:lvl w:ilvl="0" w:tplc="E1AC26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434FF3"/>
    <w:multiLevelType w:val="hybridMultilevel"/>
    <w:tmpl w:val="5000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0A7DD1"/>
    <w:multiLevelType w:val="hybridMultilevel"/>
    <w:tmpl w:val="C2DAA2FE"/>
    <w:lvl w:ilvl="0" w:tplc="FC7835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F42D31"/>
    <w:multiLevelType w:val="hybridMultilevel"/>
    <w:tmpl w:val="D7684F16"/>
    <w:lvl w:ilvl="0" w:tplc="0ADC13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C251DF"/>
    <w:multiLevelType w:val="hybridMultilevel"/>
    <w:tmpl w:val="678E5188"/>
    <w:lvl w:ilvl="0" w:tplc="60B806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A539EB"/>
    <w:multiLevelType w:val="hybridMultilevel"/>
    <w:tmpl w:val="A7B67F64"/>
    <w:lvl w:ilvl="0" w:tplc="8D94D2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4B3DC2"/>
    <w:multiLevelType w:val="hybridMultilevel"/>
    <w:tmpl w:val="2722A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B5338D"/>
    <w:multiLevelType w:val="hybridMultilevel"/>
    <w:tmpl w:val="40FA0A14"/>
    <w:lvl w:ilvl="0" w:tplc="C00E73C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80900"/>
    <w:multiLevelType w:val="hybridMultilevel"/>
    <w:tmpl w:val="121AE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F40E11"/>
    <w:multiLevelType w:val="hybridMultilevel"/>
    <w:tmpl w:val="E162E72A"/>
    <w:lvl w:ilvl="0" w:tplc="0ADC13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D402F2"/>
    <w:multiLevelType w:val="hybridMultilevel"/>
    <w:tmpl w:val="23B2B422"/>
    <w:lvl w:ilvl="0" w:tplc="0B24C15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DFD4844"/>
    <w:multiLevelType w:val="hybridMultilevel"/>
    <w:tmpl w:val="9A10FDD2"/>
    <w:lvl w:ilvl="0" w:tplc="A5E493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834CBB"/>
    <w:multiLevelType w:val="hybridMultilevel"/>
    <w:tmpl w:val="70D40588"/>
    <w:lvl w:ilvl="0" w:tplc="32485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9"/>
  </w:num>
  <w:num w:numId="4">
    <w:abstractNumId w:val="10"/>
  </w:num>
  <w:num w:numId="5">
    <w:abstractNumId w:val="6"/>
  </w:num>
  <w:num w:numId="6">
    <w:abstractNumId w:val="13"/>
  </w:num>
  <w:num w:numId="7">
    <w:abstractNumId w:val="1"/>
  </w:num>
  <w:num w:numId="8">
    <w:abstractNumId w:val="12"/>
  </w:num>
  <w:num w:numId="9">
    <w:abstractNumId w:val="3"/>
  </w:num>
  <w:num w:numId="10">
    <w:abstractNumId w:val="5"/>
  </w:num>
  <w:num w:numId="11">
    <w:abstractNumId w:val="0"/>
  </w:num>
  <w:num w:numId="12">
    <w:abstractNumId w:val="4"/>
  </w:num>
  <w:num w:numId="13">
    <w:abstractNumId w:val="1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zd55p0nx52sse595kxrevhvfr5erwdwvv5&quot;&gt;My EndNote Library&lt;record-ids&gt;&lt;item&gt;21&lt;/item&gt;&lt;item&gt;23&lt;/item&gt;&lt;item&gt;25&lt;/item&gt;&lt;item&gt;26&lt;/item&gt;&lt;item&gt;27&lt;/item&gt;&lt;item&gt;28&lt;/item&gt;&lt;item&gt;32&lt;/item&gt;&lt;item&gt;33&lt;/item&gt;&lt;item&gt;34&lt;/item&gt;&lt;item&gt;36&lt;/item&gt;&lt;item&gt;37&lt;/item&gt;&lt;item&gt;38&lt;/item&gt;&lt;item&gt;39&lt;/item&gt;&lt;item&gt;41&lt;/item&gt;&lt;item&gt;42&lt;/item&gt;&lt;item&gt;43&lt;/item&gt;&lt;/record-ids&gt;&lt;/item&gt;&lt;/Libraries&gt;"/>
  </w:docVars>
  <w:rsids>
    <w:rsidRoot w:val="009762E9"/>
    <w:rsid w:val="00003D0B"/>
    <w:rsid w:val="00031B03"/>
    <w:rsid w:val="000B44D6"/>
    <w:rsid w:val="000E191F"/>
    <w:rsid w:val="0015553A"/>
    <w:rsid w:val="001865DE"/>
    <w:rsid w:val="00202AA4"/>
    <w:rsid w:val="0026279E"/>
    <w:rsid w:val="002639FC"/>
    <w:rsid w:val="002A3562"/>
    <w:rsid w:val="002D056C"/>
    <w:rsid w:val="00336AAA"/>
    <w:rsid w:val="003433EA"/>
    <w:rsid w:val="003A19DD"/>
    <w:rsid w:val="003D0E69"/>
    <w:rsid w:val="003E4189"/>
    <w:rsid w:val="003E7C25"/>
    <w:rsid w:val="00471FF6"/>
    <w:rsid w:val="00493B2B"/>
    <w:rsid w:val="004E72D7"/>
    <w:rsid w:val="004F6B4C"/>
    <w:rsid w:val="0057524F"/>
    <w:rsid w:val="005A10DF"/>
    <w:rsid w:val="005E5D5E"/>
    <w:rsid w:val="006000D4"/>
    <w:rsid w:val="006212E0"/>
    <w:rsid w:val="006278C0"/>
    <w:rsid w:val="006E6A16"/>
    <w:rsid w:val="00784BE3"/>
    <w:rsid w:val="007D452F"/>
    <w:rsid w:val="00805E4D"/>
    <w:rsid w:val="008842CD"/>
    <w:rsid w:val="008E2AC6"/>
    <w:rsid w:val="009274B2"/>
    <w:rsid w:val="00972ABE"/>
    <w:rsid w:val="009747DD"/>
    <w:rsid w:val="0097536D"/>
    <w:rsid w:val="009762E9"/>
    <w:rsid w:val="00A02649"/>
    <w:rsid w:val="00A2779D"/>
    <w:rsid w:val="00A32709"/>
    <w:rsid w:val="00AA4DA8"/>
    <w:rsid w:val="00AA7A78"/>
    <w:rsid w:val="00AE5505"/>
    <w:rsid w:val="00B119AD"/>
    <w:rsid w:val="00B94A22"/>
    <w:rsid w:val="00BF1583"/>
    <w:rsid w:val="00C133A4"/>
    <w:rsid w:val="00C25F35"/>
    <w:rsid w:val="00C32076"/>
    <w:rsid w:val="00C70222"/>
    <w:rsid w:val="00C75E5C"/>
    <w:rsid w:val="00CC0EC5"/>
    <w:rsid w:val="00CE1341"/>
    <w:rsid w:val="00D82DC2"/>
    <w:rsid w:val="00E72F7E"/>
    <w:rsid w:val="00E8048D"/>
    <w:rsid w:val="00EA2FEA"/>
    <w:rsid w:val="00ED7945"/>
    <w:rsid w:val="00FD110E"/>
    <w:rsid w:val="00FD188C"/>
    <w:rsid w:val="00FF41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29045"/>
  <w15:chartTrackingRefBased/>
  <w15:docId w15:val="{D103C854-511B-4DCB-959C-4D5FD58E8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DC2"/>
    <w:rPr>
      <w:rFonts w:ascii="Times New Roman" w:hAnsi="Times New Roman" w:cs="Times New Roman"/>
      <w:sz w:val="24"/>
      <w:szCs w:val="24"/>
    </w:rPr>
  </w:style>
  <w:style w:type="paragraph" w:styleId="Heading1">
    <w:name w:val="heading 1"/>
    <w:basedOn w:val="Normal"/>
    <w:next w:val="Normal"/>
    <w:link w:val="Heading1Char"/>
    <w:uiPriority w:val="9"/>
    <w:qFormat/>
    <w:rsid w:val="00AA4DA8"/>
    <w:pPr>
      <w:keepNext/>
      <w:keepLines/>
      <w:spacing w:before="240" w:after="0"/>
      <w:outlineLvl w:val="0"/>
    </w:pPr>
    <w:rPr>
      <w:rFonts w:eastAsiaTheme="majorEastAsia"/>
      <w:b/>
      <w:bCs/>
      <w:sz w:val="44"/>
      <w:szCs w:val="44"/>
    </w:rPr>
  </w:style>
  <w:style w:type="paragraph" w:styleId="Heading2">
    <w:name w:val="heading 2"/>
    <w:basedOn w:val="Normal"/>
    <w:next w:val="Normal"/>
    <w:link w:val="Heading2Char"/>
    <w:uiPriority w:val="9"/>
    <w:unhideWhenUsed/>
    <w:qFormat/>
    <w:rsid w:val="00AA4DA8"/>
    <w:pPr>
      <w:keepNext/>
      <w:keepLines/>
      <w:spacing w:before="40" w:after="0"/>
      <w:outlineLvl w:val="1"/>
    </w:pPr>
    <w:rPr>
      <w:rFonts w:eastAsiaTheme="majorEastAsia"/>
      <w:sz w:val="36"/>
      <w:szCs w:val="36"/>
      <w:u w:val="single"/>
    </w:rPr>
  </w:style>
  <w:style w:type="paragraph" w:styleId="Heading3">
    <w:name w:val="heading 3"/>
    <w:basedOn w:val="Normal"/>
    <w:next w:val="Normal"/>
    <w:link w:val="Heading3Char"/>
    <w:uiPriority w:val="9"/>
    <w:unhideWhenUsed/>
    <w:qFormat/>
    <w:rsid w:val="00C25F3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A4DA8"/>
    <w:pPr>
      <w:spacing w:after="0" w:line="240" w:lineRule="auto"/>
      <w:contextualSpacing/>
      <w:jc w:val="center"/>
    </w:pPr>
    <w:rPr>
      <w:rFonts w:eastAsiaTheme="majorEastAsia"/>
      <w:b/>
      <w:color w:val="000000"/>
      <w:spacing w:val="-10"/>
      <w:kern w:val="28"/>
      <w:sz w:val="48"/>
      <w:szCs w:val="48"/>
    </w:rPr>
  </w:style>
  <w:style w:type="character" w:customStyle="1" w:styleId="TitleChar">
    <w:name w:val="Title Char"/>
    <w:basedOn w:val="DefaultParagraphFont"/>
    <w:link w:val="Title"/>
    <w:uiPriority w:val="10"/>
    <w:rsid w:val="00AA4DA8"/>
    <w:rPr>
      <w:rFonts w:ascii="Times New Roman" w:eastAsiaTheme="majorEastAsia" w:hAnsi="Times New Roman" w:cs="Times New Roman"/>
      <w:b/>
      <w:color w:val="000000"/>
      <w:spacing w:val="-10"/>
      <w:kern w:val="28"/>
      <w:sz w:val="48"/>
      <w:szCs w:val="48"/>
    </w:rPr>
  </w:style>
  <w:style w:type="character" w:customStyle="1" w:styleId="Heading1Char">
    <w:name w:val="Heading 1 Char"/>
    <w:basedOn w:val="DefaultParagraphFont"/>
    <w:link w:val="Heading1"/>
    <w:uiPriority w:val="9"/>
    <w:rsid w:val="00AA4DA8"/>
    <w:rPr>
      <w:rFonts w:ascii="Times New Roman" w:eastAsiaTheme="majorEastAsia" w:hAnsi="Times New Roman" w:cs="Times New Roman"/>
      <w:b/>
      <w:bCs/>
      <w:sz w:val="44"/>
      <w:szCs w:val="44"/>
    </w:rPr>
  </w:style>
  <w:style w:type="character" w:customStyle="1" w:styleId="Heading2Char">
    <w:name w:val="Heading 2 Char"/>
    <w:basedOn w:val="DefaultParagraphFont"/>
    <w:link w:val="Heading2"/>
    <w:uiPriority w:val="9"/>
    <w:rsid w:val="00AA4DA8"/>
    <w:rPr>
      <w:rFonts w:ascii="Times New Roman" w:eastAsiaTheme="majorEastAsia" w:hAnsi="Times New Roman" w:cs="Times New Roman"/>
      <w:sz w:val="36"/>
      <w:szCs w:val="36"/>
      <w:u w:val="single"/>
    </w:rPr>
  </w:style>
  <w:style w:type="paragraph" w:styleId="ListParagraph">
    <w:name w:val="List Paragraph"/>
    <w:basedOn w:val="Normal"/>
    <w:uiPriority w:val="34"/>
    <w:qFormat/>
    <w:rsid w:val="003A19DD"/>
    <w:pPr>
      <w:ind w:left="720"/>
      <w:contextualSpacing/>
    </w:pPr>
  </w:style>
  <w:style w:type="paragraph" w:customStyle="1" w:styleId="EndNoteBibliographyTitle">
    <w:name w:val="EndNote Bibliography Title"/>
    <w:basedOn w:val="Normal"/>
    <w:link w:val="EndNoteBibliographyTitleChar"/>
    <w:rsid w:val="0057524F"/>
    <w:pPr>
      <w:spacing w:after="0"/>
      <w:jc w:val="center"/>
    </w:pPr>
    <w:rPr>
      <w:noProof/>
    </w:rPr>
  </w:style>
  <w:style w:type="character" w:customStyle="1" w:styleId="EndNoteBibliographyTitleChar">
    <w:name w:val="EndNote Bibliography Title Char"/>
    <w:basedOn w:val="DefaultParagraphFont"/>
    <w:link w:val="EndNoteBibliographyTitle"/>
    <w:rsid w:val="0057524F"/>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57524F"/>
    <w:pPr>
      <w:spacing w:line="240" w:lineRule="auto"/>
    </w:pPr>
    <w:rPr>
      <w:noProof/>
    </w:rPr>
  </w:style>
  <w:style w:type="character" w:customStyle="1" w:styleId="EndNoteBibliographyChar">
    <w:name w:val="EndNote Bibliography Char"/>
    <w:basedOn w:val="DefaultParagraphFont"/>
    <w:link w:val="EndNoteBibliography"/>
    <w:rsid w:val="0057524F"/>
    <w:rPr>
      <w:rFonts w:ascii="Times New Roman" w:hAnsi="Times New Roman" w:cs="Times New Roman"/>
      <w:noProof/>
      <w:sz w:val="24"/>
      <w:szCs w:val="24"/>
    </w:rPr>
  </w:style>
  <w:style w:type="character" w:styleId="Hyperlink">
    <w:name w:val="Hyperlink"/>
    <w:basedOn w:val="DefaultParagraphFont"/>
    <w:uiPriority w:val="99"/>
    <w:unhideWhenUsed/>
    <w:rsid w:val="0057524F"/>
    <w:rPr>
      <w:color w:val="0563C1" w:themeColor="hyperlink"/>
      <w:u w:val="single"/>
    </w:rPr>
  </w:style>
  <w:style w:type="character" w:styleId="UnresolvedMention">
    <w:name w:val="Unresolved Mention"/>
    <w:basedOn w:val="DefaultParagraphFont"/>
    <w:uiPriority w:val="99"/>
    <w:semiHidden/>
    <w:unhideWhenUsed/>
    <w:rsid w:val="0057524F"/>
    <w:rPr>
      <w:color w:val="605E5C"/>
      <w:shd w:val="clear" w:color="auto" w:fill="E1DFDD"/>
    </w:rPr>
  </w:style>
  <w:style w:type="table" w:styleId="TableGrid">
    <w:name w:val="Table Grid"/>
    <w:basedOn w:val="TableNormal"/>
    <w:uiPriority w:val="39"/>
    <w:rsid w:val="00E72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F41F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C25F35"/>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C70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0222"/>
    <w:rPr>
      <w:rFonts w:ascii="Times New Roman" w:hAnsi="Times New Roman" w:cs="Times New Roman"/>
      <w:sz w:val="24"/>
      <w:szCs w:val="24"/>
    </w:rPr>
  </w:style>
  <w:style w:type="paragraph" w:styleId="Footer">
    <w:name w:val="footer"/>
    <w:basedOn w:val="Normal"/>
    <w:link w:val="FooterChar"/>
    <w:uiPriority w:val="99"/>
    <w:unhideWhenUsed/>
    <w:rsid w:val="00C70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0222"/>
    <w:rPr>
      <w:rFonts w:ascii="Times New Roman" w:hAnsi="Times New Roman" w:cs="Times New Roman"/>
      <w:sz w:val="24"/>
      <w:szCs w:val="24"/>
    </w:rPr>
  </w:style>
  <w:style w:type="paragraph" w:styleId="TOCHeading">
    <w:name w:val="TOC Heading"/>
    <w:basedOn w:val="Heading1"/>
    <w:next w:val="Normal"/>
    <w:uiPriority w:val="39"/>
    <w:unhideWhenUsed/>
    <w:qFormat/>
    <w:rsid w:val="00C70222"/>
    <w:pPr>
      <w:outlineLvl w:val="9"/>
    </w:pPr>
    <w:rPr>
      <w:rFonts w:asciiTheme="majorHAnsi" w:hAnsiTheme="majorHAnsi" w:cstheme="majorBidi"/>
      <w:b w:val="0"/>
      <w:bCs w:val="0"/>
      <w:color w:val="2F5496" w:themeColor="accent1" w:themeShade="BF"/>
      <w:sz w:val="32"/>
      <w:szCs w:val="32"/>
      <w:lang w:eastAsia="en-US"/>
    </w:rPr>
  </w:style>
  <w:style w:type="paragraph" w:styleId="TOC1">
    <w:name w:val="toc 1"/>
    <w:basedOn w:val="Normal"/>
    <w:next w:val="Normal"/>
    <w:autoRedefine/>
    <w:uiPriority w:val="39"/>
    <w:unhideWhenUsed/>
    <w:rsid w:val="00C70222"/>
    <w:pPr>
      <w:spacing w:after="100"/>
    </w:pPr>
  </w:style>
  <w:style w:type="paragraph" w:styleId="TOC2">
    <w:name w:val="toc 2"/>
    <w:basedOn w:val="Normal"/>
    <w:next w:val="Normal"/>
    <w:autoRedefine/>
    <w:uiPriority w:val="39"/>
    <w:unhideWhenUsed/>
    <w:rsid w:val="00C70222"/>
    <w:pPr>
      <w:spacing w:after="100"/>
      <w:ind w:left="240"/>
    </w:pPr>
  </w:style>
  <w:style w:type="paragraph" w:styleId="NormalWeb">
    <w:name w:val="Normal (Web)"/>
    <w:basedOn w:val="Normal"/>
    <w:uiPriority w:val="99"/>
    <w:semiHidden/>
    <w:unhideWhenUsed/>
    <w:rsid w:val="00C32076"/>
    <w:pPr>
      <w:spacing w:before="100" w:beforeAutospacing="1" w:after="100" w:afterAutospacing="1" w:line="240" w:lineRule="auto"/>
    </w:pPr>
    <w:rPr>
      <w:rFonts w:eastAsia="Times New Roman"/>
    </w:rPr>
  </w:style>
  <w:style w:type="paragraph" w:styleId="TableofFigures">
    <w:name w:val="table of figures"/>
    <w:basedOn w:val="Normal"/>
    <w:next w:val="Normal"/>
    <w:uiPriority w:val="99"/>
    <w:unhideWhenUsed/>
    <w:rsid w:val="00031B03"/>
    <w:pPr>
      <w:spacing w:after="0"/>
    </w:pPr>
  </w:style>
  <w:style w:type="character" w:styleId="FollowedHyperlink">
    <w:name w:val="FollowedHyperlink"/>
    <w:basedOn w:val="DefaultParagraphFont"/>
    <w:uiPriority w:val="99"/>
    <w:semiHidden/>
    <w:unhideWhenUsed/>
    <w:rsid w:val="00B119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3140820">
      <w:bodyDiv w:val="1"/>
      <w:marLeft w:val="0"/>
      <w:marRight w:val="0"/>
      <w:marTop w:val="0"/>
      <w:marBottom w:val="0"/>
      <w:divBdr>
        <w:top w:val="none" w:sz="0" w:space="0" w:color="auto"/>
        <w:left w:val="none" w:sz="0" w:space="0" w:color="auto"/>
        <w:bottom w:val="none" w:sz="0" w:space="0" w:color="auto"/>
        <w:right w:val="none" w:sz="0" w:space="0" w:color="auto"/>
      </w:divBdr>
      <w:divsChild>
        <w:div w:id="2091000740">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redcrossblood.org/donate-blood/how-to-donate/types-of-blood-donations/blood-components.html" TargetMode="External"/><Relationship Id="rId26" Type="http://schemas.openxmlformats.org/officeDocument/2006/relationships/hyperlink" Target="https://doi.org/10.1111/voxs.12104" TargetMode="External"/><Relationship Id="rId3" Type="http://schemas.openxmlformats.org/officeDocument/2006/relationships/styles" Target="styles.xml"/><Relationship Id="rId21" Type="http://schemas.openxmlformats.org/officeDocument/2006/relationships/hyperlink" Target="https://doi.org/10.1093/bib/bbt026"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facebook.com/apps/site_scraping_tos_terms.php" TargetMode="External"/><Relationship Id="rId25" Type="http://schemas.openxmlformats.org/officeDocument/2006/relationships/hyperlink" Target="https://www.sinarharian.com.my/article/87778/BERITA/Nasional/Derma-darah-bantu-1000-pesakit-setiap-hari" TargetMode="External"/><Relationship Id="rId2" Type="http://schemas.openxmlformats.org/officeDocument/2006/relationships/numbering" Target="numbering.xml"/><Relationship Id="rId16" Type="http://schemas.openxmlformats.org/officeDocument/2006/relationships/hyperlink" Target="https://doi.org/10.1016/j.infsof.2018.02.005" TargetMode="External"/><Relationship Id="rId20" Type="http://schemas.openxmlformats.org/officeDocument/2006/relationships/hyperlink" Target="https://doi.org/10.1016/j.orhc.2016.02.00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111/j.1537-2995.2004.03363.x"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016/j.bushor.2011.01.007"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i.org/10.1111/j.1537-2995.2011.03280.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CDS590%20Documents/Gantt%20chart%20CDS590.xlsx" TargetMode="External"/><Relationship Id="rId22" Type="http://schemas.openxmlformats.org/officeDocument/2006/relationships/hyperlink" Target="https://doi.org/10.1287/educ.1120.0105" TargetMode="External"/><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40BE20-9BCC-4CEE-A826-DD780579C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2</TotalTime>
  <Pages>1</Pages>
  <Words>6634</Words>
  <Characters>3781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9</cp:revision>
  <cp:lastPrinted>2020-06-26T06:05:00Z</cp:lastPrinted>
  <dcterms:created xsi:type="dcterms:W3CDTF">2020-06-23T20:03:00Z</dcterms:created>
  <dcterms:modified xsi:type="dcterms:W3CDTF">2020-11-24T12:47:00Z</dcterms:modified>
</cp:coreProperties>
</file>